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6AF5EA" w14:textId="77777777" w:rsidR="00085CF2" w:rsidRPr="00085CF2" w:rsidRDefault="00085CF2" w:rsidP="00085CF2">
      <w:pPr>
        <w:spacing w:line="360" w:lineRule="auto"/>
        <w:outlineLvl w:val="0"/>
        <w:rPr>
          <w:b/>
          <w:bCs/>
        </w:rPr>
      </w:pPr>
      <w:r w:rsidRPr="00085CF2">
        <w:rPr>
          <w:b/>
          <w:bCs/>
        </w:rPr>
        <w:t>Supplementary Table 2. Plasmids used in this study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65"/>
        <w:gridCol w:w="3150"/>
        <w:gridCol w:w="2340"/>
        <w:gridCol w:w="1260"/>
        <w:gridCol w:w="1435"/>
      </w:tblGrid>
      <w:tr w:rsidR="00085CF2" w14:paraId="5046FB84" w14:textId="77777777" w:rsidTr="001200B7">
        <w:tc>
          <w:tcPr>
            <w:tcW w:w="1165" w:type="dxa"/>
          </w:tcPr>
          <w:p w14:paraId="5268F480" w14:textId="77777777" w:rsidR="00085CF2" w:rsidRDefault="00085CF2" w:rsidP="001200B7">
            <w:r>
              <w:t>Plasmid name</w:t>
            </w:r>
          </w:p>
        </w:tc>
        <w:tc>
          <w:tcPr>
            <w:tcW w:w="3150" w:type="dxa"/>
          </w:tcPr>
          <w:p w14:paraId="1F78B6AE" w14:textId="77777777" w:rsidR="00085CF2" w:rsidRDefault="00085CF2" w:rsidP="001200B7">
            <w:r>
              <w:t>Backbone, features</w:t>
            </w:r>
          </w:p>
        </w:tc>
        <w:tc>
          <w:tcPr>
            <w:tcW w:w="2340" w:type="dxa"/>
          </w:tcPr>
          <w:p w14:paraId="7505056D" w14:textId="77777777" w:rsidR="00085CF2" w:rsidRDefault="00085CF2" w:rsidP="001200B7"/>
        </w:tc>
        <w:tc>
          <w:tcPr>
            <w:tcW w:w="1260" w:type="dxa"/>
          </w:tcPr>
          <w:p w14:paraId="5CAE2D18" w14:textId="77777777" w:rsidR="00085CF2" w:rsidRDefault="00085CF2" w:rsidP="001200B7">
            <w:r>
              <w:t>Reference</w:t>
            </w:r>
          </w:p>
        </w:tc>
        <w:tc>
          <w:tcPr>
            <w:tcW w:w="1435" w:type="dxa"/>
          </w:tcPr>
          <w:p w14:paraId="2104CD5C" w14:textId="77777777" w:rsidR="00085CF2" w:rsidRDefault="00085CF2" w:rsidP="001200B7">
            <w:r>
              <w:t>Figures</w:t>
            </w:r>
          </w:p>
        </w:tc>
      </w:tr>
      <w:tr w:rsidR="00085CF2" w14:paraId="421E374A" w14:textId="77777777" w:rsidTr="001200B7">
        <w:tc>
          <w:tcPr>
            <w:tcW w:w="1165" w:type="dxa"/>
          </w:tcPr>
          <w:p w14:paraId="4E2BE087" w14:textId="77777777" w:rsidR="00085CF2" w:rsidRDefault="00085CF2" w:rsidP="001200B7">
            <w:r>
              <w:t>pRS313</w:t>
            </w:r>
          </w:p>
        </w:tc>
        <w:tc>
          <w:tcPr>
            <w:tcW w:w="3150" w:type="dxa"/>
          </w:tcPr>
          <w:p w14:paraId="04517243" w14:textId="77777777" w:rsidR="00085CF2" w:rsidRDefault="00085CF2" w:rsidP="001200B7">
            <w:r w:rsidRPr="00B8147A">
              <w:rPr>
                <w:i/>
                <w:iCs/>
              </w:rPr>
              <w:t>HIS3</w:t>
            </w:r>
            <w:r>
              <w:t>, centromeric</w:t>
            </w:r>
          </w:p>
        </w:tc>
        <w:tc>
          <w:tcPr>
            <w:tcW w:w="2340" w:type="dxa"/>
          </w:tcPr>
          <w:p w14:paraId="4399384D" w14:textId="77777777" w:rsidR="00085CF2" w:rsidRDefault="00085CF2" w:rsidP="001200B7"/>
        </w:tc>
        <w:tc>
          <w:tcPr>
            <w:tcW w:w="1260" w:type="dxa"/>
          </w:tcPr>
          <w:p w14:paraId="6811B225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Sikorski&lt;/Author&gt;&lt;Year&gt;1989&lt;/Year&gt;&lt;RecNum&gt;1831&lt;/RecNum&gt;&lt;DisplayText&gt;(Sikorski and Hieter, 1989)&lt;/DisplayText&gt;&lt;record&gt;&lt;rec-number&gt;1831&lt;/rec-number&gt;&lt;foreign-keys&gt;&lt;key app="EN" db-id="exppdez9oe0zspespttvxxfuafzeeww2vvf9" timestamp="1505230013"&gt;1831&lt;/key&gt;&lt;key app="ENWeb" db-id=""&gt;0&lt;/key&gt;&lt;/foreign-keys&gt;&lt;ref-type name="Journal Article"&gt;17&lt;/ref-type&gt;&lt;contributors&gt;&lt;authors&gt;&lt;author&gt;Sikorski, Robert S. &lt;/author&gt;&lt;author&gt;Hieter, Philip&lt;/author&gt;&lt;/authors&gt;&lt;/contributors&gt;&lt;titles&gt;&lt;title&gt;A System of Shuttle Vectors and Yeast Host Strains Designed for Efficient Manipulation of DNA in Saccharomyces ceravisiae&lt;/title&gt;&lt;secondary-title&gt;Genetics&lt;/secondary-title&gt;&lt;/titles&gt;&lt;periodical&gt;&lt;full-title&gt;Genetics&lt;/full-title&gt;&lt;abbr-1&gt;Genetics&lt;/abbr-1&gt;&lt;/periodical&gt;&lt;pages&gt;19-27&lt;/pages&gt;&lt;volume&gt;122&lt;/volume&gt;&lt;number&gt;1&lt;/number&gt;&lt;section&gt;19&lt;/section&gt;&lt;dates&gt;&lt;year&gt;1989&lt;/year&gt;&lt;/dates&gt;&lt;urls&gt;&lt;/urls&gt;&lt;custom2&gt;PMC1203683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korski and Hieter, 1989)</w:t>
            </w:r>
            <w:r>
              <w:fldChar w:fldCharType="end"/>
            </w:r>
          </w:p>
        </w:tc>
        <w:tc>
          <w:tcPr>
            <w:tcW w:w="1435" w:type="dxa"/>
          </w:tcPr>
          <w:p w14:paraId="09EC1CEC" w14:textId="77777777" w:rsidR="00085CF2" w:rsidRDefault="00085CF2" w:rsidP="001200B7">
            <w:r>
              <w:t>S3A-C, S5B-S5D</w:t>
            </w:r>
          </w:p>
        </w:tc>
      </w:tr>
      <w:tr w:rsidR="00085CF2" w14:paraId="0C299652" w14:textId="77777777" w:rsidTr="001200B7">
        <w:tc>
          <w:tcPr>
            <w:tcW w:w="1165" w:type="dxa"/>
          </w:tcPr>
          <w:p w14:paraId="1C3BFC82" w14:textId="77777777" w:rsidR="00085CF2" w:rsidRDefault="00085CF2" w:rsidP="001200B7">
            <w:r>
              <w:t>pRS315</w:t>
            </w:r>
          </w:p>
        </w:tc>
        <w:tc>
          <w:tcPr>
            <w:tcW w:w="3150" w:type="dxa"/>
          </w:tcPr>
          <w:p w14:paraId="4452CCE9" w14:textId="77777777" w:rsidR="00085CF2" w:rsidRDefault="00085CF2" w:rsidP="001200B7">
            <w:r w:rsidRPr="00B8147A">
              <w:rPr>
                <w:i/>
                <w:iCs/>
              </w:rPr>
              <w:t>LEU2</w:t>
            </w:r>
            <w:r>
              <w:t>, centromeric</w:t>
            </w:r>
          </w:p>
        </w:tc>
        <w:tc>
          <w:tcPr>
            <w:tcW w:w="2340" w:type="dxa"/>
          </w:tcPr>
          <w:p w14:paraId="378BDDA3" w14:textId="77777777" w:rsidR="00085CF2" w:rsidRDefault="00085CF2" w:rsidP="001200B7"/>
        </w:tc>
        <w:tc>
          <w:tcPr>
            <w:tcW w:w="1260" w:type="dxa"/>
          </w:tcPr>
          <w:p w14:paraId="0BC28BA3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Sikorski&lt;/Author&gt;&lt;Year&gt;1989&lt;/Year&gt;&lt;RecNum&gt;1831&lt;/RecNum&gt;&lt;DisplayText&gt;(Sikorski and Hieter, 1989)&lt;/DisplayText&gt;&lt;record&gt;&lt;rec-number&gt;1831&lt;/rec-number&gt;&lt;foreign-keys&gt;&lt;key app="EN" db-id="exppdez9oe0zspespttvxxfuafzeeww2vvf9" timestamp="1505230013"&gt;1831&lt;/key&gt;&lt;key app="ENWeb" db-id=""&gt;0&lt;/key&gt;&lt;/foreign-keys&gt;&lt;ref-type name="Journal Article"&gt;17&lt;/ref-type&gt;&lt;contributors&gt;&lt;authors&gt;&lt;author&gt;Sikorski, Robert S. &lt;/author&gt;&lt;author&gt;Hieter, Philip&lt;/author&gt;&lt;/authors&gt;&lt;/contributors&gt;&lt;titles&gt;&lt;title&gt;A System of Shuttle Vectors and Yeast Host Strains Designed for Efficient Manipulation of DNA in Saccharomyces ceravisiae&lt;/title&gt;&lt;secondary-title&gt;Genetics&lt;/secondary-title&gt;&lt;/titles&gt;&lt;periodical&gt;&lt;full-title&gt;Genetics&lt;/full-title&gt;&lt;abbr-1&gt;Genetics&lt;/abbr-1&gt;&lt;/periodical&gt;&lt;pages&gt;19-27&lt;/pages&gt;&lt;volume&gt;122&lt;/volume&gt;&lt;number&gt;1&lt;/number&gt;&lt;section&gt;19&lt;/section&gt;&lt;dates&gt;&lt;year&gt;1989&lt;/year&gt;&lt;/dates&gt;&lt;urls&gt;&lt;/urls&gt;&lt;custom2&gt;PMC1203683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korski and Hieter, 1989)</w:t>
            </w:r>
            <w:r>
              <w:fldChar w:fldCharType="end"/>
            </w:r>
          </w:p>
        </w:tc>
        <w:tc>
          <w:tcPr>
            <w:tcW w:w="1435" w:type="dxa"/>
          </w:tcPr>
          <w:p w14:paraId="4173A263" w14:textId="77777777" w:rsidR="00085CF2" w:rsidRDefault="00085CF2" w:rsidP="001200B7">
            <w:r>
              <w:t>4B, S3B-C, S5C, S5D</w:t>
            </w:r>
          </w:p>
        </w:tc>
      </w:tr>
      <w:tr w:rsidR="00085CF2" w14:paraId="26683729" w14:textId="77777777" w:rsidTr="001200B7">
        <w:tc>
          <w:tcPr>
            <w:tcW w:w="1165" w:type="dxa"/>
          </w:tcPr>
          <w:p w14:paraId="32787FE9" w14:textId="77777777" w:rsidR="00085CF2" w:rsidRDefault="00085CF2" w:rsidP="001200B7">
            <w:r>
              <w:t>pRS416</w:t>
            </w:r>
          </w:p>
        </w:tc>
        <w:tc>
          <w:tcPr>
            <w:tcW w:w="3150" w:type="dxa"/>
          </w:tcPr>
          <w:p w14:paraId="53CFE95B" w14:textId="77777777" w:rsidR="00085CF2" w:rsidRDefault="00085CF2" w:rsidP="001200B7">
            <w:r w:rsidRPr="00B8147A">
              <w:rPr>
                <w:i/>
                <w:iCs/>
              </w:rPr>
              <w:t>URA3</w:t>
            </w:r>
            <w:r>
              <w:t>, centromeric</w:t>
            </w:r>
          </w:p>
        </w:tc>
        <w:tc>
          <w:tcPr>
            <w:tcW w:w="2340" w:type="dxa"/>
          </w:tcPr>
          <w:p w14:paraId="6A382E7C" w14:textId="77777777" w:rsidR="00085CF2" w:rsidRDefault="00085CF2" w:rsidP="001200B7"/>
        </w:tc>
        <w:tc>
          <w:tcPr>
            <w:tcW w:w="1260" w:type="dxa"/>
          </w:tcPr>
          <w:p w14:paraId="085C3081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Sikorski&lt;/Author&gt;&lt;Year&gt;1989&lt;/Year&gt;&lt;RecNum&gt;1831&lt;/RecNum&gt;&lt;DisplayText&gt;(Sikorski and Hieter, 1989)&lt;/DisplayText&gt;&lt;record&gt;&lt;rec-number&gt;1831&lt;/rec-number&gt;&lt;foreign-keys&gt;&lt;key app="EN" db-id="exppdez9oe0zspespttvxxfuafzeeww2vvf9" timestamp="1505230013"&gt;1831&lt;/key&gt;&lt;key app="ENWeb" db-id=""&gt;0&lt;/key&gt;&lt;/foreign-keys&gt;&lt;ref-type name="Journal Article"&gt;17&lt;/ref-type&gt;&lt;contributors&gt;&lt;authors&gt;&lt;author&gt;Sikorski, Robert S. &lt;/author&gt;&lt;author&gt;Hieter, Philip&lt;/author&gt;&lt;/authors&gt;&lt;/contributors&gt;&lt;titles&gt;&lt;title&gt;A System of Shuttle Vectors and Yeast Host Strains Designed for Efficient Manipulation of DNA in Saccharomyces ceravisiae&lt;/title&gt;&lt;secondary-title&gt;Genetics&lt;/secondary-title&gt;&lt;/titles&gt;&lt;periodical&gt;&lt;full-title&gt;Genetics&lt;/full-title&gt;&lt;abbr-1&gt;Genetics&lt;/abbr-1&gt;&lt;/periodical&gt;&lt;pages&gt;19-27&lt;/pages&gt;&lt;volume&gt;122&lt;/volume&gt;&lt;number&gt;1&lt;/number&gt;&lt;section&gt;19&lt;/section&gt;&lt;dates&gt;&lt;year&gt;1989&lt;/year&gt;&lt;/dates&gt;&lt;urls&gt;&lt;/urls&gt;&lt;custom2&gt;PMC1203683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korski and Hieter, 1989)</w:t>
            </w:r>
            <w:r>
              <w:fldChar w:fldCharType="end"/>
            </w:r>
          </w:p>
        </w:tc>
        <w:tc>
          <w:tcPr>
            <w:tcW w:w="1435" w:type="dxa"/>
          </w:tcPr>
          <w:p w14:paraId="53BD7617" w14:textId="77777777" w:rsidR="00085CF2" w:rsidRDefault="00085CF2" w:rsidP="001200B7">
            <w:r>
              <w:t>1B-1D, 1F, 1H, 2B-2D, 3, 4A, 4C, S2A-S2C, S2E, S3, S4, S5B-S5D</w:t>
            </w:r>
          </w:p>
        </w:tc>
      </w:tr>
      <w:tr w:rsidR="00085CF2" w14:paraId="7F47A1EC" w14:textId="77777777" w:rsidTr="001200B7">
        <w:tc>
          <w:tcPr>
            <w:tcW w:w="1165" w:type="dxa"/>
          </w:tcPr>
          <w:p w14:paraId="0718DB77" w14:textId="77777777" w:rsidR="00085CF2" w:rsidRDefault="00085CF2" w:rsidP="001200B7">
            <w:r>
              <w:t>pRB108</w:t>
            </w:r>
          </w:p>
        </w:tc>
        <w:tc>
          <w:tcPr>
            <w:tcW w:w="3150" w:type="dxa"/>
          </w:tcPr>
          <w:p w14:paraId="5FA82737" w14:textId="77777777" w:rsidR="00085CF2" w:rsidRDefault="00085CF2" w:rsidP="001200B7">
            <w:r>
              <w:t>pRS313_Hrd1</w:t>
            </w:r>
          </w:p>
        </w:tc>
        <w:tc>
          <w:tcPr>
            <w:tcW w:w="2340" w:type="dxa"/>
          </w:tcPr>
          <w:p w14:paraId="50F551A8" w14:textId="77777777" w:rsidR="00085CF2" w:rsidRDefault="00085CF2" w:rsidP="001200B7"/>
        </w:tc>
        <w:tc>
          <w:tcPr>
            <w:tcW w:w="1260" w:type="dxa"/>
          </w:tcPr>
          <w:p w14:paraId="6E4A6A5A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37DEF41C" w14:textId="77777777" w:rsidR="00085CF2" w:rsidRDefault="00085CF2" w:rsidP="001200B7">
            <w:r>
              <w:t>3G, 3L, S4B-S5D</w:t>
            </w:r>
          </w:p>
        </w:tc>
      </w:tr>
      <w:tr w:rsidR="00085CF2" w14:paraId="5BB58A71" w14:textId="77777777" w:rsidTr="001200B7">
        <w:tc>
          <w:tcPr>
            <w:tcW w:w="1165" w:type="dxa"/>
          </w:tcPr>
          <w:p w14:paraId="7A1BCD12" w14:textId="77777777" w:rsidR="00085CF2" w:rsidRDefault="00085CF2" w:rsidP="001200B7">
            <w:r>
              <w:t>pRB264</w:t>
            </w:r>
          </w:p>
        </w:tc>
        <w:tc>
          <w:tcPr>
            <w:tcW w:w="3150" w:type="dxa"/>
          </w:tcPr>
          <w:p w14:paraId="179732F0" w14:textId="77777777" w:rsidR="00085CF2" w:rsidRDefault="00085CF2" w:rsidP="001200B7">
            <w:r>
              <w:t>pRS313_Hrd1_KRK</w:t>
            </w:r>
          </w:p>
        </w:tc>
        <w:tc>
          <w:tcPr>
            <w:tcW w:w="2340" w:type="dxa"/>
          </w:tcPr>
          <w:p w14:paraId="1E89DD5B" w14:textId="77777777" w:rsidR="00085CF2" w:rsidRDefault="00085CF2" w:rsidP="001200B7"/>
        </w:tc>
        <w:tc>
          <w:tcPr>
            <w:tcW w:w="1260" w:type="dxa"/>
          </w:tcPr>
          <w:p w14:paraId="29FDC06E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06CC03AC" w14:textId="77777777" w:rsidR="00085CF2" w:rsidRDefault="00085CF2" w:rsidP="001200B7">
            <w:r>
              <w:t>3I, 3M</w:t>
            </w:r>
          </w:p>
        </w:tc>
      </w:tr>
      <w:tr w:rsidR="00085CF2" w14:paraId="2A16C2E8" w14:textId="77777777" w:rsidTr="001200B7">
        <w:tc>
          <w:tcPr>
            <w:tcW w:w="1165" w:type="dxa"/>
          </w:tcPr>
          <w:p w14:paraId="5E8CEA4A" w14:textId="77777777" w:rsidR="00085CF2" w:rsidRDefault="00085CF2" w:rsidP="001200B7">
            <w:r>
              <w:t>pRB092</w:t>
            </w:r>
          </w:p>
        </w:tc>
        <w:tc>
          <w:tcPr>
            <w:tcW w:w="3150" w:type="dxa"/>
          </w:tcPr>
          <w:p w14:paraId="5F04FF88" w14:textId="77777777" w:rsidR="00085CF2" w:rsidRDefault="00085CF2" w:rsidP="001200B7">
            <w:r>
              <w:t>pRS313_Hrd1_C399S</w:t>
            </w:r>
          </w:p>
        </w:tc>
        <w:tc>
          <w:tcPr>
            <w:tcW w:w="2340" w:type="dxa"/>
          </w:tcPr>
          <w:p w14:paraId="5DCBFEC3" w14:textId="77777777" w:rsidR="00085CF2" w:rsidRDefault="00085CF2" w:rsidP="001200B7"/>
        </w:tc>
        <w:tc>
          <w:tcPr>
            <w:tcW w:w="1260" w:type="dxa"/>
          </w:tcPr>
          <w:p w14:paraId="75F9706E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7D5B13E2" w14:textId="77777777" w:rsidR="00085CF2" w:rsidRDefault="00085CF2" w:rsidP="001200B7">
            <w:r>
              <w:t>3K, 3N</w:t>
            </w:r>
          </w:p>
        </w:tc>
      </w:tr>
      <w:tr w:rsidR="00085CF2" w14:paraId="57AFEAE6" w14:textId="77777777" w:rsidTr="001200B7">
        <w:tc>
          <w:tcPr>
            <w:tcW w:w="1165" w:type="dxa"/>
          </w:tcPr>
          <w:p w14:paraId="46401739" w14:textId="77777777" w:rsidR="00085CF2" w:rsidRDefault="00085CF2" w:rsidP="001200B7">
            <w:r>
              <w:t>pRB</w:t>
            </w:r>
            <w:r w:rsidRPr="00C6607C">
              <w:t>408</w:t>
            </w:r>
          </w:p>
        </w:tc>
        <w:tc>
          <w:tcPr>
            <w:tcW w:w="3150" w:type="dxa"/>
          </w:tcPr>
          <w:p w14:paraId="23C7B07D" w14:textId="77777777" w:rsidR="00085CF2" w:rsidRPr="00F223A5" w:rsidRDefault="00085CF2" w:rsidP="001200B7">
            <w:pPr>
              <w:rPr>
                <w:rFonts w:cstheme="minorHAnsi"/>
              </w:rPr>
            </w:pPr>
            <w:r w:rsidRPr="00F223A5">
              <w:rPr>
                <w:rFonts w:cstheme="minorHAnsi"/>
              </w:rPr>
              <w:t>pRS313_Hrd1_His10</w:t>
            </w:r>
          </w:p>
        </w:tc>
        <w:tc>
          <w:tcPr>
            <w:tcW w:w="2340" w:type="dxa"/>
          </w:tcPr>
          <w:p w14:paraId="3ECA6987" w14:textId="77777777" w:rsidR="00085CF2" w:rsidRDefault="00085CF2" w:rsidP="001200B7"/>
        </w:tc>
        <w:tc>
          <w:tcPr>
            <w:tcW w:w="1260" w:type="dxa"/>
          </w:tcPr>
          <w:p w14:paraId="763F29C5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70326093" w14:textId="77777777" w:rsidR="00085CF2" w:rsidRDefault="00085CF2" w:rsidP="001200B7">
            <w:r>
              <w:t>1F, 1H, S2C</w:t>
            </w:r>
          </w:p>
        </w:tc>
      </w:tr>
      <w:tr w:rsidR="00085CF2" w14:paraId="6FACE028" w14:textId="77777777" w:rsidTr="001200B7">
        <w:tc>
          <w:tcPr>
            <w:tcW w:w="1165" w:type="dxa"/>
          </w:tcPr>
          <w:p w14:paraId="12D3715E" w14:textId="77777777" w:rsidR="00085CF2" w:rsidRDefault="00085CF2" w:rsidP="001200B7">
            <w:r>
              <w:t>pRB414</w:t>
            </w:r>
          </w:p>
        </w:tc>
        <w:tc>
          <w:tcPr>
            <w:tcW w:w="3150" w:type="dxa"/>
          </w:tcPr>
          <w:p w14:paraId="54B0E7A2" w14:textId="77777777" w:rsidR="00085CF2" w:rsidRPr="00F223A5" w:rsidRDefault="00085CF2" w:rsidP="001200B7">
            <w:pPr>
              <w:rPr>
                <w:rFonts w:cstheme="minorHAnsi"/>
              </w:rPr>
            </w:pPr>
            <w:r w:rsidRPr="00F223A5">
              <w:rPr>
                <w:rFonts w:cstheme="minorHAnsi"/>
              </w:rPr>
              <w:t>pRS416_Hrd3</w:t>
            </w:r>
          </w:p>
        </w:tc>
        <w:tc>
          <w:tcPr>
            <w:tcW w:w="2340" w:type="dxa"/>
          </w:tcPr>
          <w:p w14:paraId="21B30C71" w14:textId="77777777" w:rsidR="00085CF2" w:rsidRDefault="00085CF2" w:rsidP="001200B7"/>
        </w:tc>
        <w:tc>
          <w:tcPr>
            <w:tcW w:w="1260" w:type="dxa"/>
          </w:tcPr>
          <w:p w14:paraId="6CF115AD" w14:textId="77777777" w:rsidR="00085CF2" w:rsidRDefault="00085CF2" w:rsidP="001200B7">
            <w:r>
              <w:t>This study</w:t>
            </w:r>
          </w:p>
        </w:tc>
        <w:tc>
          <w:tcPr>
            <w:tcW w:w="1435" w:type="dxa"/>
          </w:tcPr>
          <w:p w14:paraId="77D98AC0" w14:textId="77777777" w:rsidR="00085CF2" w:rsidRDefault="00085CF2" w:rsidP="001200B7">
            <w:r>
              <w:t>4A, 4C</w:t>
            </w:r>
          </w:p>
        </w:tc>
      </w:tr>
      <w:tr w:rsidR="00085CF2" w14:paraId="5088F949" w14:textId="77777777" w:rsidTr="001200B7">
        <w:tc>
          <w:tcPr>
            <w:tcW w:w="1165" w:type="dxa"/>
          </w:tcPr>
          <w:p w14:paraId="56205AD6" w14:textId="77777777" w:rsidR="00085CF2" w:rsidRDefault="00085CF2" w:rsidP="001200B7">
            <w:r>
              <w:t>pRB450</w:t>
            </w:r>
          </w:p>
        </w:tc>
        <w:tc>
          <w:tcPr>
            <w:tcW w:w="3150" w:type="dxa"/>
          </w:tcPr>
          <w:p w14:paraId="3249AAC5" w14:textId="77777777" w:rsidR="00085CF2" w:rsidRPr="00F223A5" w:rsidRDefault="00085CF2" w:rsidP="001200B7">
            <w:pPr>
              <w:rPr>
                <w:rFonts w:cstheme="minorHAnsi"/>
              </w:rPr>
            </w:pPr>
            <w:r>
              <w:rPr>
                <w:rFonts w:cstheme="minorHAnsi"/>
              </w:rPr>
              <w:t>pRS313_Hrd1_3xFlag</w:t>
            </w:r>
          </w:p>
        </w:tc>
        <w:tc>
          <w:tcPr>
            <w:tcW w:w="2340" w:type="dxa"/>
          </w:tcPr>
          <w:p w14:paraId="4F29180A" w14:textId="77777777" w:rsidR="00085CF2" w:rsidRDefault="00085CF2" w:rsidP="001200B7"/>
        </w:tc>
        <w:tc>
          <w:tcPr>
            <w:tcW w:w="1260" w:type="dxa"/>
          </w:tcPr>
          <w:p w14:paraId="768C149E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76FFDB32" w14:textId="77777777" w:rsidR="00085CF2" w:rsidRDefault="00085CF2" w:rsidP="001200B7">
            <w:r>
              <w:t>1A-1C, 1E, 1G, 2B-2E, 3A-3F, 4A-4C, S1A, S2A, S2B, S2E, S3, S4A-D, S5A</w:t>
            </w:r>
          </w:p>
        </w:tc>
      </w:tr>
      <w:tr w:rsidR="00085CF2" w14:paraId="2C94CFF0" w14:textId="77777777" w:rsidTr="001200B7">
        <w:tc>
          <w:tcPr>
            <w:tcW w:w="1165" w:type="dxa"/>
          </w:tcPr>
          <w:p w14:paraId="31D0438E" w14:textId="77777777" w:rsidR="00085CF2" w:rsidRDefault="00085CF2" w:rsidP="001200B7">
            <w:r>
              <w:t>pRB437</w:t>
            </w:r>
          </w:p>
        </w:tc>
        <w:tc>
          <w:tcPr>
            <w:tcW w:w="3150" w:type="dxa"/>
          </w:tcPr>
          <w:p w14:paraId="1DBC76DB" w14:textId="77777777" w:rsidR="00085CF2" w:rsidRPr="00F223A5" w:rsidRDefault="00085CF2" w:rsidP="001200B7">
            <w:pPr>
              <w:rPr>
                <w:rFonts w:cstheme="minorHAnsi"/>
              </w:rPr>
            </w:pPr>
            <w:r w:rsidRPr="00F223A5">
              <w:rPr>
                <w:rFonts w:cstheme="minorHAnsi"/>
              </w:rPr>
              <w:t>pRS313_Hrd1_KRK_3xFlag</w:t>
            </w:r>
          </w:p>
        </w:tc>
        <w:tc>
          <w:tcPr>
            <w:tcW w:w="2340" w:type="dxa"/>
          </w:tcPr>
          <w:p w14:paraId="622861FC" w14:textId="77777777" w:rsidR="00085CF2" w:rsidRDefault="00085CF2" w:rsidP="001200B7"/>
        </w:tc>
        <w:tc>
          <w:tcPr>
            <w:tcW w:w="1260" w:type="dxa"/>
          </w:tcPr>
          <w:p w14:paraId="4243E3C1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 xml:space="preserve">(Baldridge and </w:t>
            </w:r>
            <w:r>
              <w:rPr>
                <w:noProof/>
              </w:rPr>
              <w:lastRenderedPageBreak/>
              <w:t>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41852979" w14:textId="77777777" w:rsidR="00085CF2" w:rsidRDefault="00085CF2" w:rsidP="001200B7">
            <w:r>
              <w:lastRenderedPageBreak/>
              <w:t>3H</w:t>
            </w:r>
          </w:p>
        </w:tc>
      </w:tr>
      <w:tr w:rsidR="00085CF2" w14:paraId="29C79928" w14:textId="77777777" w:rsidTr="001200B7">
        <w:tc>
          <w:tcPr>
            <w:tcW w:w="1165" w:type="dxa"/>
          </w:tcPr>
          <w:p w14:paraId="63FA00E1" w14:textId="77777777" w:rsidR="00085CF2" w:rsidRDefault="00085CF2" w:rsidP="001200B7">
            <w:r>
              <w:t>pRB454</w:t>
            </w:r>
          </w:p>
        </w:tc>
        <w:tc>
          <w:tcPr>
            <w:tcW w:w="3150" w:type="dxa"/>
          </w:tcPr>
          <w:p w14:paraId="090097A6" w14:textId="77777777" w:rsidR="00085CF2" w:rsidRPr="00F223A5" w:rsidRDefault="00085CF2" w:rsidP="001200B7">
            <w:pPr>
              <w:rPr>
                <w:rFonts w:cstheme="minorHAnsi"/>
              </w:rPr>
            </w:pPr>
            <w:r w:rsidRPr="00F223A5">
              <w:rPr>
                <w:rFonts w:cstheme="minorHAnsi"/>
              </w:rPr>
              <w:t>pRS313_Hrd1_C399S_3xFlag</w:t>
            </w:r>
          </w:p>
        </w:tc>
        <w:tc>
          <w:tcPr>
            <w:tcW w:w="2340" w:type="dxa"/>
          </w:tcPr>
          <w:p w14:paraId="76C681F6" w14:textId="77777777" w:rsidR="00085CF2" w:rsidRDefault="00085CF2" w:rsidP="001200B7"/>
        </w:tc>
        <w:tc>
          <w:tcPr>
            <w:tcW w:w="1260" w:type="dxa"/>
          </w:tcPr>
          <w:p w14:paraId="38749F39" w14:textId="77777777" w:rsidR="00085CF2" w:rsidRDefault="00085CF2" w:rsidP="001200B7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6D0D1410" w14:textId="77777777" w:rsidR="00085CF2" w:rsidRDefault="00085CF2" w:rsidP="001200B7">
            <w:r>
              <w:t>1D, 3J</w:t>
            </w:r>
          </w:p>
        </w:tc>
      </w:tr>
      <w:tr w:rsidR="00085CF2" w14:paraId="621985B2" w14:textId="77777777" w:rsidTr="001200B7">
        <w:tc>
          <w:tcPr>
            <w:tcW w:w="1165" w:type="dxa"/>
          </w:tcPr>
          <w:p w14:paraId="694B6A5F" w14:textId="77777777" w:rsidR="00085CF2" w:rsidRDefault="00085CF2" w:rsidP="001200B7">
            <w:r>
              <w:t>pRB640</w:t>
            </w:r>
          </w:p>
        </w:tc>
        <w:tc>
          <w:tcPr>
            <w:tcW w:w="3150" w:type="dxa"/>
          </w:tcPr>
          <w:p w14:paraId="0D3CAC5C" w14:textId="77777777" w:rsidR="00085CF2" w:rsidRDefault="00085CF2" w:rsidP="001200B7">
            <w:r w:rsidRPr="00DD58D0">
              <w:t>pRS315_CPY*_3xFlag</w:t>
            </w:r>
          </w:p>
        </w:tc>
        <w:tc>
          <w:tcPr>
            <w:tcW w:w="2340" w:type="dxa"/>
          </w:tcPr>
          <w:p w14:paraId="6BAD03D6" w14:textId="77777777" w:rsidR="00085CF2" w:rsidRDefault="00085CF2" w:rsidP="001200B7"/>
        </w:tc>
        <w:tc>
          <w:tcPr>
            <w:tcW w:w="1260" w:type="dxa"/>
          </w:tcPr>
          <w:p w14:paraId="67790E58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2A282B80" w14:textId="77777777" w:rsidR="00085CF2" w:rsidRDefault="00085CF2" w:rsidP="001200B7">
            <w:r>
              <w:t>3G, 3I, 3K, S1D</w:t>
            </w:r>
          </w:p>
        </w:tc>
      </w:tr>
      <w:tr w:rsidR="00085CF2" w14:paraId="6B5F8B48" w14:textId="77777777" w:rsidTr="001200B7">
        <w:tc>
          <w:tcPr>
            <w:tcW w:w="1165" w:type="dxa"/>
          </w:tcPr>
          <w:p w14:paraId="082AE059" w14:textId="77777777" w:rsidR="00085CF2" w:rsidRDefault="00085CF2" w:rsidP="001200B7">
            <w:r>
              <w:t>pRB751</w:t>
            </w:r>
          </w:p>
        </w:tc>
        <w:tc>
          <w:tcPr>
            <w:tcW w:w="3150" w:type="dxa"/>
          </w:tcPr>
          <w:p w14:paraId="6FED7246" w14:textId="77777777" w:rsidR="00085CF2" w:rsidRDefault="00085CF2" w:rsidP="001200B7">
            <w:r>
              <w:t>pRS416_Erg3_3xFlag</w:t>
            </w:r>
          </w:p>
        </w:tc>
        <w:tc>
          <w:tcPr>
            <w:tcW w:w="2340" w:type="dxa"/>
          </w:tcPr>
          <w:p w14:paraId="0345CD43" w14:textId="77777777" w:rsidR="00085CF2" w:rsidRDefault="00085CF2" w:rsidP="001200B7"/>
        </w:tc>
        <w:tc>
          <w:tcPr>
            <w:tcW w:w="1260" w:type="dxa"/>
          </w:tcPr>
          <w:p w14:paraId="27E0311F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5EC94B6D" w14:textId="77777777" w:rsidR="00085CF2" w:rsidRDefault="00085CF2" w:rsidP="001200B7">
            <w:r>
              <w:t>3L-3N, S3C</w:t>
            </w:r>
          </w:p>
        </w:tc>
      </w:tr>
      <w:tr w:rsidR="00085CF2" w14:paraId="72E5A404" w14:textId="77777777" w:rsidTr="001200B7">
        <w:tc>
          <w:tcPr>
            <w:tcW w:w="1165" w:type="dxa"/>
          </w:tcPr>
          <w:p w14:paraId="4B6F3E92" w14:textId="77777777" w:rsidR="00085CF2" w:rsidRDefault="00085CF2" w:rsidP="001200B7">
            <w:r>
              <w:t>pRB</w:t>
            </w:r>
            <w:r w:rsidRPr="00910D8C">
              <w:t>415</w:t>
            </w:r>
          </w:p>
        </w:tc>
        <w:tc>
          <w:tcPr>
            <w:tcW w:w="3150" w:type="dxa"/>
          </w:tcPr>
          <w:p w14:paraId="05C032CC" w14:textId="77777777" w:rsidR="00085CF2" w:rsidRDefault="00085CF2" w:rsidP="001200B7">
            <w:r w:rsidRPr="00910D8C">
              <w:t>pRS413_3xFlag_Hrd3</w:t>
            </w:r>
          </w:p>
        </w:tc>
        <w:tc>
          <w:tcPr>
            <w:tcW w:w="2340" w:type="dxa"/>
          </w:tcPr>
          <w:p w14:paraId="396961B9" w14:textId="77777777" w:rsidR="00085CF2" w:rsidRDefault="00085CF2" w:rsidP="001200B7">
            <w:r>
              <w:t>Internal flag tag, inserted between amino acids 20 and 21</w:t>
            </w:r>
          </w:p>
        </w:tc>
        <w:tc>
          <w:tcPr>
            <w:tcW w:w="1260" w:type="dxa"/>
          </w:tcPr>
          <w:p w14:paraId="1AD6D718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3F0661E0" w14:textId="77777777" w:rsidR="00085CF2" w:rsidRDefault="00085CF2" w:rsidP="001200B7">
            <w:r>
              <w:t>S1B</w:t>
            </w:r>
          </w:p>
        </w:tc>
      </w:tr>
      <w:tr w:rsidR="00085CF2" w14:paraId="59842768" w14:textId="77777777" w:rsidTr="001200B7">
        <w:tc>
          <w:tcPr>
            <w:tcW w:w="1165" w:type="dxa"/>
          </w:tcPr>
          <w:p w14:paraId="6ED21EE4" w14:textId="77777777" w:rsidR="00085CF2" w:rsidRDefault="00085CF2" w:rsidP="001200B7">
            <w:r>
              <w:t>pRB</w:t>
            </w:r>
            <w:r w:rsidRPr="00910D8C">
              <w:t>416</w:t>
            </w:r>
          </w:p>
        </w:tc>
        <w:tc>
          <w:tcPr>
            <w:tcW w:w="3150" w:type="dxa"/>
          </w:tcPr>
          <w:p w14:paraId="0DF81155" w14:textId="77777777" w:rsidR="00085CF2" w:rsidRDefault="00085CF2" w:rsidP="001200B7">
            <w:r w:rsidRPr="00910D8C">
              <w:t>pRS313_3xFlag_Usa1</w:t>
            </w:r>
          </w:p>
        </w:tc>
        <w:tc>
          <w:tcPr>
            <w:tcW w:w="2340" w:type="dxa"/>
          </w:tcPr>
          <w:p w14:paraId="00BDB124" w14:textId="77777777" w:rsidR="00085CF2" w:rsidRDefault="00085CF2" w:rsidP="001200B7"/>
        </w:tc>
        <w:tc>
          <w:tcPr>
            <w:tcW w:w="1260" w:type="dxa"/>
          </w:tcPr>
          <w:p w14:paraId="08415B98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4E637B75" w14:textId="77777777" w:rsidR="00085CF2" w:rsidRDefault="00085CF2" w:rsidP="001200B7">
            <w:r>
              <w:t>S1C</w:t>
            </w:r>
          </w:p>
        </w:tc>
      </w:tr>
      <w:tr w:rsidR="00085CF2" w14:paraId="4DB43CE0" w14:textId="77777777" w:rsidTr="001200B7">
        <w:tc>
          <w:tcPr>
            <w:tcW w:w="1165" w:type="dxa"/>
          </w:tcPr>
          <w:p w14:paraId="3DE8B884" w14:textId="77777777" w:rsidR="00085CF2" w:rsidRDefault="00085CF2" w:rsidP="001200B7">
            <w:r>
              <w:t>pRB</w:t>
            </w:r>
            <w:r w:rsidRPr="00502CA0">
              <w:t>600</w:t>
            </w:r>
          </w:p>
        </w:tc>
        <w:tc>
          <w:tcPr>
            <w:tcW w:w="3150" w:type="dxa"/>
          </w:tcPr>
          <w:p w14:paraId="23FB83D6" w14:textId="77777777" w:rsidR="00085CF2" w:rsidRDefault="00085CF2" w:rsidP="001200B7">
            <w:r w:rsidRPr="00502CA0">
              <w:t>pRS416_GPD_3xHA</w:t>
            </w:r>
          </w:p>
        </w:tc>
        <w:tc>
          <w:tcPr>
            <w:tcW w:w="2340" w:type="dxa"/>
          </w:tcPr>
          <w:p w14:paraId="02FD6118" w14:textId="77777777" w:rsidR="00085CF2" w:rsidRDefault="00085CF2" w:rsidP="001200B7"/>
        </w:tc>
        <w:tc>
          <w:tcPr>
            <w:tcW w:w="1260" w:type="dxa"/>
          </w:tcPr>
          <w:p w14:paraId="4D82799C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21802FBD" w14:textId="77777777" w:rsidR="00085CF2" w:rsidRDefault="00085CF2" w:rsidP="001200B7">
            <w:r>
              <w:t>1A, S1A-S1D</w:t>
            </w:r>
          </w:p>
        </w:tc>
      </w:tr>
      <w:tr w:rsidR="00085CF2" w14:paraId="5FAEF657" w14:textId="77777777" w:rsidTr="001200B7">
        <w:tc>
          <w:tcPr>
            <w:tcW w:w="1165" w:type="dxa"/>
          </w:tcPr>
          <w:p w14:paraId="169047B3" w14:textId="77777777" w:rsidR="00085CF2" w:rsidRDefault="00085CF2" w:rsidP="001200B7">
            <w:r>
              <w:t>pRB</w:t>
            </w:r>
            <w:r w:rsidRPr="00502CA0">
              <w:t>601</w:t>
            </w:r>
          </w:p>
        </w:tc>
        <w:tc>
          <w:tcPr>
            <w:tcW w:w="3150" w:type="dxa"/>
          </w:tcPr>
          <w:p w14:paraId="381B6E34" w14:textId="77777777" w:rsidR="00085CF2" w:rsidRDefault="00085CF2" w:rsidP="001200B7">
            <w:r w:rsidRPr="00502CA0">
              <w:t>pRS416_GPD_3xHA_YUH1</w:t>
            </w:r>
          </w:p>
        </w:tc>
        <w:tc>
          <w:tcPr>
            <w:tcW w:w="2340" w:type="dxa"/>
          </w:tcPr>
          <w:p w14:paraId="0F5F8202" w14:textId="77777777" w:rsidR="00085CF2" w:rsidRDefault="00085CF2" w:rsidP="001200B7"/>
        </w:tc>
        <w:tc>
          <w:tcPr>
            <w:tcW w:w="1260" w:type="dxa"/>
          </w:tcPr>
          <w:p w14:paraId="5E0B3448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6EE198C7" w14:textId="77777777" w:rsidR="00085CF2" w:rsidRDefault="00085CF2" w:rsidP="001200B7">
            <w:r w:rsidRPr="007126B0">
              <w:t>1A, S1A-S1D</w:t>
            </w:r>
          </w:p>
        </w:tc>
      </w:tr>
      <w:tr w:rsidR="00085CF2" w14:paraId="206BDAEA" w14:textId="77777777" w:rsidTr="001200B7">
        <w:tc>
          <w:tcPr>
            <w:tcW w:w="1165" w:type="dxa"/>
          </w:tcPr>
          <w:p w14:paraId="562D3EBF" w14:textId="77777777" w:rsidR="00085CF2" w:rsidRDefault="00085CF2" w:rsidP="001200B7">
            <w:r>
              <w:t>pRB</w:t>
            </w:r>
            <w:r w:rsidRPr="00502CA0">
              <w:t>602</w:t>
            </w:r>
          </w:p>
        </w:tc>
        <w:tc>
          <w:tcPr>
            <w:tcW w:w="3150" w:type="dxa"/>
          </w:tcPr>
          <w:p w14:paraId="20CD08BE" w14:textId="77777777" w:rsidR="00085CF2" w:rsidRDefault="00085CF2" w:rsidP="001200B7">
            <w:r w:rsidRPr="00502CA0">
              <w:t>pRS416_GPD_3xHA_UBP1</w:t>
            </w:r>
          </w:p>
        </w:tc>
        <w:tc>
          <w:tcPr>
            <w:tcW w:w="2340" w:type="dxa"/>
          </w:tcPr>
          <w:p w14:paraId="74D53551" w14:textId="77777777" w:rsidR="00085CF2" w:rsidRDefault="00085CF2" w:rsidP="001200B7"/>
        </w:tc>
        <w:tc>
          <w:tcPr>
            <w:tcW w:w="1260" w:type="dxa"/>
          </w:tcPr>
          <w:p w14:paraId="326B4B87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593D517C" w14:textId="77777777" w:rsidR="00085CF2" w:rsidRDefault="00085CF2" w:rsidP="001200B7">
            <w:r w:rsidRPr="007126B0">
              <w:t>1A, S1A-S1D</w:t>
            </w:r>
          </w:p>
        </w:tc>
      </w:tr>
      <w:tr w:rsidR="00085CF2" w14:paraId="59EAEF25" w14:textId="77777777" w:rsidTr="001200B7">
        <w:tc>
          <w:tcPr>
            <w:tcW w:w="1165" w:type="dxa"/>
          </w:tcPr>
          <w:p w14:paraId="64BA06D1" w14:textId="77777777" w:rsidR="00085CF2" w:rsidRDefault="00085CF2" w:rsidP="001200B7">
            <w:r>
              <w:t>pRB</w:t>
            </w:r>
            <w:r w:rsidRPr="00502CA0">
              <w:t>603</w:t>
            </w:r>
          </w:p>
        </w:tc>
        <w:tc>
          <w:tcPr>
            <w:tcW w:w="3150" w:type="dxa"/>
          </w:tcPr>
          <w:p w14:paraId="4FA46886" w14:textId="77777777" w:rsidR="00085CF2" w:rsidRDefault="00085CF2" w:rsidP="001200B7">
            <w:r w:rsidRPr="00502CA0">
              <w:t>pRS416_GPD_3xHA_UBP2</w:t>
            </w:r>
          </w:p>
        </w:tc>
        <w:tc>
          <w:tcPr>
            <w:tcW w:w="2340" w:type="dxa"/>
          </w:tcPr>
          <w:p w14:paraId="714ACC65" w14:textId="77777777" w:rsidR="00085CF2" w:rsidRDefault="00085CF2" w:rsidP="001200B7"/>
        </w:tc>
        <w:tc>
          <w:tcPr>
            <w:tcW w:w="1260" w:type="dxa"/>
          </w:tcPr>
          <w:p w14:paraId="5D903839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00C9D487" w14:textId="77777777" w:rsidR="00085CF2" w:rsidRDefault="00085CF2" w:rsidP="001200B7">
            <w:r w:rsidRPr="007126B0">
              <w:t>1A, S1A-S1D</w:t>
            </w:r>
          </w:p>
        </w:tc>
      </w:tr>
      <w:tr w:rsidR="00085CF2" w14:paraId="2764B7BE" w14:textId="77777777" w:rsidTr="001200B7">
        <w:tc>
          <w:tcPr>
            <w:tcW w:w="1165" w:type="dxa"/>
          </w:tcPr>
          <w:p w14:paraId="24E54FD0" w14:textId="77777777" w:rsidR="00085CF2" w:rsidRDefault="00085CF2" w:rsidP="001200B7">
            <w:r>
              <w:t>pRB</w:t>
            </w:r>
            <w:r w:rsidRPr="00502CA0">
              <w:t>604</w:t>
            </w:r>
          </w:p>
        </w:tc>
        <w:tc>
          <w:tcPr>
            <w:tcW w:w="3150" w:type="dxa"/>
          </w:tcPr>
          <w:p w14:paraId="0C3396B0" w14:textId="77777777" w:rsidR="00085CF2" w:rsidRDefault="00085CF2" w:rsidP="001200B7">
            <w:r w:rsidRPr="00502CA0">
              <w:t>pRS416_GPD_3xHA_UBP3</w:t>
            </w:r>
          </w:p>
        </w:tc>
        <w:tc>
          <w:tcPr>
            <w:tcW w:w="2340" w:type="dxa"/>
          </w:tcPr>
          <w:p w14:paraId="3228934A" w14:textId="77777777" w:rsidR="00085CF2" w:rsidRDefault="00085CF2" w:rsidP="001200B7"/>
        </w:tc>
        <w:tc>
          <w:tcPr>
            <w:tcW w:w="1260" w:type="dxa"/>
          </w:tcPr>
          <w:p w14:paraId="59A73DF2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0000525F" w14:textId="77777777" w:rsidR="00085CF2" w:rsidRDefault="00085CF2" w:rsidP="001200B7">
            <w:r w:rsidRPr="007126B0">
              <w:t>1A, S1A-S1D</w:t>
            </w:r>
          </w:p>
        </w:tc>
      </w:tr>
      <w:tr w:rsidR="00085CF2" w14:paraId="6F640936" w14:textId="77777777" w:rsidTr="001200B7">
        <w:tc>
          <w:tcPr>
            <w:tcW w:w="1165" w:type="dxa"/>
          </w:tcPr>
          <w:p w14:paraId="5DE9B476" w14:textId="77777777" w:rsidR="00085CF2" w:rsidRDefault="00085CF2" w:rsidP="001200B7">
            <w:r>
              <w:t>pRB</w:t>
            </w:r>
            <w:r w:rsidRPr="00502CA0">
              <w:t>605</w:t>
            </w:r>
          </w:p>
        </w:tc>
        <w:tc>
          <w:tcPr>
            <w:tcW w:w="3150" w:type="dxa"/>
          </w:tcPr>
          <w:p w14:paraId="69BD0295" w14:textId="77777777" w:rsidR="00085CF2" w:rsidRDefault="00085CF2" w:rsidP="001200B7">
            <w:r w:rsidRPr="00502CA0">
              <w:t>pRS416_GPD_3xHA_UBP5</w:t>
            </w:r>
          </w:p>
        </w:tc>
        <w:tc>
          <w:tcPr>
            <w:tcW w:w="2340" w:type="dxa"/>
          </w:tcPr>
          <w:p w14:paraId="131907AA" w14:textId="77777777" w:rsidR="00085CF2" w:rsidRDefault="00085CF2" w:rsidP="001200B7"/>
        </w:tc>
        <w:tc>
          <w:tcPr>
            <w:tcW w:w="1260" w:type="dxa"/>
          </w:tcPr>
          <w:p w14:paraId="4247D010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5805BE58" w14:textId="77777777" w:rsidR="00085CF2" w:rsidRDefault="00085CF2" w:rsidP="001200B7">
            <w:r w:rsidRPr="007126B0">
              <w:t>1A, S1A-S1D</w:t>
            </w:r>
          </w:p>
        </w:tc>
      </w:tr>
      <w:tr w:rsidR="00085CF2" w14:paraId="4567B4CF" w14:textId="77777777" w:rsidTr="001200B7">
        <w:tc>
          <w:tcPr>
            <w:tcW w:w="1165" w:type="dxa"/>
          </w:tcPr>
          <w:p w14:paraId="6BC25540" w14:textId="77777777" w:rsidR="00085CF2" w:rsidRDefault="00085CF2" w:rsidP="001200B7">
            <w:r>
              <w:t>pRB</w:t>
            </w:r>
            <w:r w:rsidRPr="00502CA0">
              <w:t>606</w:t>
            </w:r>
          </w:p>
        </w:tc>
        <w:tc>
          <w:tcPr>
            <w:tcW w:w="3150" w:type="dxa"/>
          </w:tcPr>
          <w:p w14:paraId="194D632D" w14:textId="77777777" w:rsidR="00085CF2" w:rsidRDefault="00085CF2" w:rsidP="001200B7">
            <w:r w:rsidRPr="00502CA0">
              <w:t>pRS416_GPD_3xHA_UBP6</w:t>
            </w:r>
          </w:p>
        </w:tc>
        <w:tc>
          <w:tcPr>
            <w:tcW w:w="2340" w:type="dxa"/>
          </w:tcPr>
          <w:p w14:paraId="48E2709E" w14:textId="77777777" w:rsidR="00085CF2" w:rsidRDefault="00085CF2" w:rsidP="001200B7"/>
        </w:tc>
        <w:tc>
          <w:tcPr>
            <w:tcW w:w="1260" w:type="dxa"/>
          </w:tcPr>
          <w:p w14:paraId="32072AE0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5804A62B" w14:textId="77777777" w:rsidR="00085CF2" w:rsidRDefault="00085CF2" w:rsidP="001200B7">
            <w:r w:rsidRPr="007126B0">
              <w:t>1A, S1A-S1D</w:t>
            </w:r>
          </w:p>
        </w:tc>
      </w:tr>
      <w:tr w:rsidR="00085CF2" w14:paraId="5E84DD25" w14:textId="77777777" w:rsidTr="001200B7">
        <w:tc>
          <w:tcPr>
            <w:tcW w:w="1165" w:type="dxa"/>
          </w:tcPr>
          <w:p w14:paraId="36904656" w14:textId="77777777" w:rsidR="00085CF2" w:rsidRDefault="00085CF2" w:rsidP="001200B7">
            <w:r>
              <w:t>pRB</w:t>
            </w:r>
            <w:r w:rsidRPr="00502CA0">
              <w:t>607</w:t>
            </w:r>
          </w:p>
        </w:tc>
        <w:tc>
          <w:tcPr>
            <w:tcW w:w="3150" w:type="dxa"/>
          </w:tcPr>
          <w:p w14:paraId="57E7229D" w14:textId="77777777" w:rsidR="00085CF2" w:rsidRDefault="00085CF2" w:rsidP="001200B7">
            <w:r w:rsidRPr="00502CA0">
              <w:t>pRS416_GPD_3xHA_UBP7</w:t>
            </w:r>
          </w:p>
        </w:tc>
        <w:tc>
          <w:tcPr>
            <w:tcW w:w="2340" w:type="dxa"/>
          </w:tcPr>
          <w:p w14:paraId="5927C4EA" w14:textId="77777777" w:rsidR="00085CF2" w:rsidRDefault="00085CF2" w:rsidP="001200B7"/>
        </w:tc>
        <w:tc>
          <w:tcPr>
            <w:tcW w:w="1260" w:type="dxa"/>
          </w:tcPr>
          <w:p w14:paraId="65BA23B7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30F91419" w14:textId="77777777" w:rsidR="00085CF2" w:rsidRDefault="00085CF2" w:rsidP="001200B7">
            <w:r w:rsidRPr="007126B0">
              <w:t>1A, S1A-S1D</w:t>
            </w:r>
          </w:p>
        </w:tc>
      </w:tr>
      <w:tr w:rsidR="00085CF2" w14:paraId="22269BC2" w14:textId="77777777" w:rsidTr="001200B7">
        <w:tc>
          <w:tcPr>
            <w:tcW w:w="1165" w:type="dxa"/>
          </w:tcPr>
          <w:p w14:paraId="2A24BB05" w14:textId="77777777" w:rsidR="00085CF2" w:rsidRDefault="00085CF2" w:rsidP="001200B7">
            <w:r>
              <w:t>pRB</w:t>
            </w:r>
            <w:r w:rsidRPr="00502CA0">
              <w:t>608</w:t>
            </w:r>
          </w:p>
        </w:tc>
        <w:tc>
          <w:tcPr>
            <w:tcW w:w="3150" w:type="dxa"/>
          </w:tcPr>
          <w:p w14:paraId="5E277BD7" w14:textId="77777777" w:rsidR="00085CF2" w:rsidRDefault="00085CF2" w:rsidP="001200B7">
            <w:r w:rsidRPr="00502CA0">
              <w:t>pRS416_GPD_3xHA_UBP8</w:t>
            </w:r>
          </w:p>
        </w:tc>
        <w:tc>
          <w:tcPr>
            <w:tcW w:w="2340" w:type="dxa"/>
          </w:tcPr>
          <w:p w14:paraId="2BC6DCD2" w14:textId="77777777" w:rsidR="00085CF2" w:rsidRDefault="00085CF2" w:rsidP="001200B7"/>
        </w:tc>
        <w:tc>
          <w:tcPr>
            <w:tcW w:w="1260" w:type="dxa"/>
          </w:tcPr>
          <w:p w14:paraId="0712257B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5E349435" w14:textId="77777777" w:rsidR="00085CF2" w:rsidRDefault="00085CF2" w:rsidP="001200B7">
            <w:r w:rsidRPr="007126B0">
              <w:t>1A, S1A-S1D</w:t>
            </w:r>
          </w:p>
        </w:tc>
      </w:tr>
      <w:tr w:rsidR="00085CF2" w14:paraId="0E055BB2" w14:textId="77777777" w:rsidTr="001200B7">
        <w:tc>
          <w:tcPr>
            <w:tcW w:w="1165" w:type="dxa"/>
          </w:tcPr>
          <w:p w14:paraId="3E322789" w14:textId="77777777" w:rsidR="00085CF2" w:rsidRDefault="00085CF2" w:rsidP="001200B7">
            <w:r>
              <w:t>pRB</w:t>
            </w:r>
            <w:r w:rsidRPr="00502CA0">
              <w:t>609</w:t>
            </w:r>
          </w:p>
        </w:tc>
        <w:tc>
          <w:tcPr>
            <w:tcW w:w="3150" w:type="dxa"/>
          </w:tcPr>
          <w:p w14:paraId="2523863E" w14:textId="77777777" w:rsidR="00085CF2" w:rsidRDefault="00085CF2" w:rsidP="001200B7">
            <w:r w:rsidRPr="00502CA0">
              <w:t>pRS416_GPD_3xHA_UBP9</w:t>
            </w:r>
          </w:p>
        </w:tc>
        <w:tc>
          <w:tcPr>
            <w:tcW w:w="2340" w:type="dxa"/>
          </w:tcPr>
          <w:p w14:paraId="5EE1B956" w14:textId="77777777" w:rsidR="00085CF2" w:rsidRDefault="00085CF2" w:rsidP="001200B7"/>
        </w:tc>
        <w:tc>
          <w:tcPr>
            <w:tcW w:w="1260" w:type="dxa"/>
          </w:tcPr>
          <w:p w14:paraId="148FF6A8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71F63969" w14:textId="77777777" w:rsidR="00085CF2" w:rsidRDefault="00085CF2" w:rsidP="001200B7">
            <w:r w:rsidRPr="007126B0">
              <w:t>1A, S1A-S1D</w:t>
            </w:r>
          </w:p>
        </w:tc>
      </w:tr>
      <w:tr w:rsidR="00085CF2" w14:paraId="6AA8A397" w14:textId="77777777" w:rsidTr="001200B7">
        <w:tc>
          <w:tcPr>
            <w:tcW w:w="1165" w:type="dxa"/>
          </w:tcPr>
          <w:p w14:paraId="7E9B7A87" w14:textId="77777777" w:rsidR="00085CF2" w:rsidRDefault="00085CF2" w:rsidP="001200B7">
            <w:r>
              <w:t>pRB</w:t>
            </w:r>
            <w:r w:rsidRPr="00502CA0">
              <w:t>610</w:t>
            </w:r>
          </w:p>
        </w:tc>
        <w:tc>
          <w:tcPr>
            <w:tcW w:w="3150" w:type="dxa"/>
          </w:tcPr>
          <w:p w14:paraId="2DB87618" w14:textId="77777777" w:rsidR="00085CF2" w:rsidRDefault="00085CF2" w:rsidP="001200B7">
            <w:r w:rsidRPr="00502CA0">
              <w:t>pRS416_GPD_3xHA_UBP10</w:t>
            </w:r>
          </w:p>
        </w:tc>
        <w:tc>
          <w:tcPr>
            <w:tcW w:w="2340" w:type="dxa"/>
          </w:tcPr>
          <w:p w14:paraId="189743AC" w14:textId="77777777" w:rsidR="00085CF2" w:rsidRDefault="00085CF2" w:rsidP="001200B7"/>
        </w:tc>
        <w:tc>
          <w:tcPr>
            <w:tcW w:w="1260" w:type="dxa"/>
          </w:tcPr>
          <w:p w14:paraId="7E0BE5DD" w14:textId="77777777" w:rsidR="00085CF2" w:rsidRDefault="00085CF2" w:rsidP="001200B7">
            <w:r w:rsidRPr="00515247">
              <w:t>This study</w:t>
            </w:r>
          </w:p>
        </w:tc>
        <w:tc>
          <w:tcPr>
            <w:tcW w:w="1435" w:type="dxa"/>
          </w:tcPr>
          <w:p w14:paraId="297E3AF5" w14:textId="77777777" w:rsidR="00085CF2" w:rsidRDefault="00085CF2" w:rsidP="001200B7">
            <w:r w:rsidRPr="00426921">
              <w:t>1A, S1A-S1D</w:t>
            </w:r>
          </w:p>
        </w:tc>
      </w:tr>
      <w:tr w:rsidR="00085CF2" w14:paraId="23A1F0E3" w14:textId="77777777" w:rsidTr="001200B7">
        <w:tc>
          <w:tcPr>
            <w:tcW w:w="1165" w:type="dxa"/>
          </w:tcPr>
          <w:p w14:paraId="6298C8D8" w14:textId="77777777" w:rsidR="00085CF2" w:rsidRDefault="00085CF2" w:rsidP="001200B7">
            <w:r>
              <w:t>pRB</w:t>
            </w:r>
            <w:r w:rsidRPr="00502CA0">
              <w:t>611</w:t>
            </w:r>
          </w:p>
        </w:tc>
        <w:tc>
          <w:tcPr>
            <w:tcW w:w="3150" w:type="dxa"/>
          </w:tcPr>
          <w:p w14:paraId="1A5E0360" w14:textId="77777777" w:rsidR="00085CF2" w:rsidRDefault="00085CF2" w:rsidP="001200B7">
            <w:r w:rsidRPr="00502CA0">
              <w:t>pRS416_GPD_3xHA_UBP11</w:t>
            </w:r>
          </w:p>
        </w:tc>
        <w:tc>
          <w:tcPr>
            <w:tcW w:w="2340" w:type="dxa"/>
          </w:tcPr>
          <w:p w14:paraId="23B44BD9" w14:textId="77777777" w:rsidR="00085CF2" w:rsidRDefault="00085CF2" w:rsidP="001200B7"/>
        </w:tc>
        <w:tc>
          <w:tcPr>
            <w:tcW w:w="1260" w:type="dxa"/>
          </w:tcPr>
          <w:p w14:paraId="56CE92BB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DDFF40A" w14:textId="77777777" w:rsidR="00085CF2" w:rsidRDefault="00085CF2" w:rsidP="001200B7">
            <w:r w:rsidRPr="00426921">
              <w:t>1A, S1A-S1D</w:t>
            </w:r>
          </w:p>
        </w:tc>
      </w:tr>
      <w:tr w:rsidR="00085CF2" w14:paraId="1AD6161E" w14:textId="77777777" w:rsidTr="001200B7">
        <w:tc>
          <w:tcPr>
            <w:tcW w:w="1165" w:type="dxa"/>
          </w:tcPr>
          <w:p w14:paraId="16A2F25C" w14:textId="77777777" w:rsidR="00085CF2" w:rsidRDefault="00085CF2" w:rsidP="001200B7">
            <w:r>
              <w:t>pRB</w:t>
            </w:r>
            <w:r w:rsidRPr="00502CA0">
              <w:t>612</w:t>
            </w:r>
          </w:p>
        </w:tc>
        <w:tc>
          <w:tcPr>
            <w:tcW w:w="3150" w:type="dxa"/>
          </w:tcPr>
          <w:p w14:paraId="04386840" w14:textId="77777777" w:rsidR="00085CF2" w:rsidRDefault="00085CF2" w:rsidP="001200B7">
            <w:r w:rsidRPr="00502CA0">
              <w:t>pRS416_GPD_3xHA_UBP12</w:t>
            </w:r>
          </w:p>
        </w:tc>
        <w:tc>
          <w:tcPr>
            <w:tcW w:w="2340" w:type="dxa"/>
          </w:tcPr>
          <w:p w14:paraId="030414E7" w14:textId="77777777" w:rsidR="00085CF2" w:rsidRDefault="00085CF2" w:rsidP="001200B7"/>
        </w:tc>
        <w:tc>
          <w:tcPr>
            <w:tcW w:w="1260" w:type="dxa"/>
          </w:tcPr>
          <w:p w14:paraId="4EA2977E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E9A91BE" w14:textId="77777777" w:rsidR="00085CF2" w:rsidRDefault="00085CF2" w:rsidP="001200B7">
            <w:r w:rsidRPr="00426921">
              <w:t>1A, S1A-S1D</w:t>
            </w:r>
          </w:p>
        </w:tc>
      </w:tr>
      <w:tr w:rsidR="00085CF2" w14:paraId="7F8082C6" w14:textId="77777777" w:rsidTr="001200B7">
        <w:tc>
          <w:tcPr>
            <w:tcW w:w="1165" w:type="dxa"/>
          </w:tcPr>
          <w:p w14:paraId="221B4C8D" w14:textId="77777777" w:rsidR="00085CF2" w:rsidRDefault="00085CF2" w:rsidP="001200B7">
            <w:r>
              <w:t>pRB</w:t>
            </w:r>
            <w:r w:rsidRPr="00502CA0">
              <w:t>613</w:t>
            </w:r>
          </w:p>
        </w:tc>
        <w:tc>
          <w:tcPr>
            <w:tcW w:w="3150" w:type="dxa"/>
          </w:tcPr>
          <w:p w14:paraId="0C5473EC" w14:textId="77777777" w:rsidR="00085CF2" w:rsidRDefault="00085CF2" w:rsidP="001200B7">
            <w:r w:rsidRPr="00502CA0">
              <w:t>pRS416_GPD_3xHA_UBP13</w:t>
            </w:r>
          </w:p>
        </w:tc>
        <w:tc>
          <w:tcPr>
            <w:tcW w:w="2340" w:type="dxa"/>
          </w:tcPr>
          <w:p w14:paraId="1EEFEF24" w14:textId="77777777" w:rsidR="00085CF2" w:rsidRDefault="00085CF2" w:rsidP="001200B7"/>
        </w:tc>
        <w:tc>
          <w:tcPr>
            <w:tcW w:w="1260" w:type="dxa"/>
          </w:tcPr>
          <w:p w14:paraId="75B5F9B6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6139BFD0" w14:textId="77777777" w:rsidR="00085CF2" w:rsidRDefault="00085CF2" w:rsidP="001200B7">
            <w:r w:rsidRPr="00426921">
              <w:t>1A, S1A-S1D</w:t>
            </w:r>
          </w:p>
        </w:tc>
      </w:tr>
      <w:tr w:rsidR="00085CF2" w14:paraId="444D3A6B" w14:textId="77777777" w:rsidTr="001200B7">
        <w:tc>
          <w:tcPr>
            <w:tcW w:w="1165" w:type="dxa"/>
          </w:tcPr>
          <w:p w14:paraId="0025DB92" w14:textId="77777777" w:rsidR="00085CF2" w:rsidRDefault="00085CF2" w:rsidP="001200B7">
            <w:r>
              <w:t>pRB</w:t>
            </w:r>
            <w:r w:rsidRPr="00502CA0">
              <w:t>614</w:t>
            </w:r>
          </w:p>
        </w:tc>
        <w:tc>
          <w:tcPr>
            <w:tcW w:w="3150" w:type="dxa"/>
          </w:tcPr>
          <w:p w14:paraId="47652A68" w14:textId="77777777" w:rsidR="00085CF2" w:rsidRDefault="00085CF2" w:rsidP="001200B7">
            <w:r w:rsidRPr="00502CA0">
              <w:t>pRS416_GPD_3xHA_UBP14</w:t>
            </w:r>
          </w:p>
        </w:tc>
        <w:tc>
          <w:tcPr>
            <w:tcW w:w="2340" w:type="dxa"/>
          </w:tcPr>
          <w:p w14:paraId="0F18C4BB" w14:textId="77777777" w:rsidR="00085CF2" w:rsidRDefault="00085CF2" w:rsidP="001200B7"/>
        </w:tc>
        <w:tc>
          <w:tcPr>
            <w:tcW w:w="1260" w:type="dxa"/>
          </w:tcPr>
          <w:p w14:paraId="443FFFD7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6646C700" w14:textId="77777777" w:rsidR="00085CF2" w:rsidRDefault="00085CF2" w:rsidP="001200B7">
            <w:r w:rsidRPr="00426921">
              <w:t>1A, S1A-S1D</w:t>
            </w:r>
          </w:p>
        </w:tc>
      </w:tr>
      <w:tr w:rsidR="00085CF2" w14:paraId="74557DB9" w14:textId="77777777" w:rsidTr="001200B7">
        <w:tc>
          <w:tcPr>
            <w:tcW w:w="1165" w:type="dxa"/>
          </w:tcPr>
          <w:p w14:paraId="61C6F888" w14:textId="77777777" w:rsidR="00085CF2" w:rsidRDefault="00085CF2" w:rsidP="001200B7">
            <w:r>
              <w:t>pRB</w:t>
            </w:r>
            <w:r w:rsidRPr="00502CA0">
              <w:t>615</w:t>
            </w:r>
          </w:p>
        </w:tc>
        <w:tc>
          <w:tcPr>
            <w:tcW w:w="3150" w:type="dxa"/>
          </w:tcPr>
          <w:p w14:paraId="29395532" w14:textId="77777777" w:rsidR="00085CF2" w:rsidRDefault="00085CF2" w:rsidP="001200B7">
            <w:r w:rsidRPr="00502CA0">
              <w:t>pRS416_GPD_3xHA_UBP15</w:t>
            </w:r>
          </w:p>
        </w:tc>
        <w:tc>
          <w:tcPr>
            <w:tcW w:w="2340" w:type="dxa"/>
          </w:tcPr>
          <w:p w14:paraId="17862633" w14:textId="77777777" w:rsidR="00085CF2" w:rsidRDefault="00085CF2" w:rsidP="001200B7"/>
        </w:tc>
        <w:tc>
          <w:tcPr>
            <w:tcW w:w="1260" w:type="dxa"/>
          </w:tcPr>
          <w:p w14:paraId="10742D80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5402391A" w14:textId="77777777" w:rsidR="00085CF2" w:rsidRDefault="00085CF2" w:rsidP="001200B7">
            <w:r w:rsidRPr="00426921">
              <w:t>1A, S1A-S1D</w:t>
            </w:r>
          </w:p>
        </w:tc>
      </w:tr>
      <w:tr w:rsidR="00085CF2" w14:paraId="20CA46D7" w14:textId="77777777" w:rsidTr="001200B7">
        <w:tc>
          <w:tcPr>
            <w:tcW w:w="1165" w:type="dxa"/>
          </w:tcPr>
          <w:p w14:paraId="0EC515E6" w14:textId="77777777" w:rsidR="00085CF2" w:rsidRDefault="00085CF2" w:rsidP="001200B7">
            <w:r>
              <w:t>pRB</w:t>
            </w:r>
            <w:r w:rsidRPr="00502CA0">
              <w:t>616</w:t>
            </w:r>
          </w:p>
        </w:tc>
        <w:tc>
          <w:tcPr>
            <w:tcW w:w="3150" w:type="dxa"/>
          </w:tcPr>
          <w:p w14:paraId="39E5DD6A" w14:textId="77777777" w:rsidR="00085CF2" w:rsidRDefault="00085CF2" w:rsidP="001200B7">
            <w:r w:rsidRPr="00502CA0">
              <w:t>pRS416_GPD_3xHA_UBP16</w:t>
            </w:r>
          </w:p>
        </w:tc>
        <w:tc>
          <w:tcPr>
            <w:tcW w:w="2340" w:type="dxa"/>
          </w:tcPr>
          <w:p w14:paraId="426C0293" w14:textId="77777777" w:rsidR="00085CF2" w:rsidRDefault="00085CF2" w:rsidP="001200B7"/>
        </w:tc>
        <w:tc>
          <w:tcPr>
            <w:tcW w:w="1260" w:type="dxa"/>
          </w:tcPr>
          <w:p w14:paraId="44AB9DCA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06D126CD" w14:textId="77777777" w:rsidR="00085CF2" w:rsidRDefault="00085CF2" w:rsidP="001200B7">
            <w:r w:rsidRPr="00426921">
              <w:t>1A, S1A-S1D</w:t>
            </w:r>
          </w:p>
        </w:tc>
      </w:tr>
      <w:tr w:rsidR="00085CF2" w14:paraId="1FD83B8C" w14:textId="77777777" w:rsidTr="001200B7">
        <w:tc>
          <w:tcPr>
            <w:tcW w:w="1165" w:type="dxa"/>
          </w:tcPr>
          <w:p w14:paraId="0B0C5AB5" w14:textId="77777777" w:rsidR="00085CF2" w:rsidRDefault="00085CF2" w:rsidP="001200B7">
            <w:r>
              <w:t>pRB</w:t>
            </w:r>
            <w:r w:rsidRPr="00502CA0">
              <w:t>617</w:t>
            </w:r>
          </w:p>
        </w:tc>
        <w:tc>
          <w:tcPr>
            <w:tcW w:w="3150" w:type="dxa"/>
          </w:tcPr>
          <w:p w14:paraId="740098DC" w14:textId="77777777" w:rsidR="00085CF2" w:rsidRDefault="00085CF2" w:rsidP="001200B7">
            <w:r w:rsidRPr="00502CA0">
              <w:t>pRS416_GPD_3xHA_DOA4</w:t>
            </w:r>
          </w:p>
        </w:tc>
        <w:tc>
          <w:tcPr>
            <w:tcW w:w="2340" w:type="dxa"/>
          </w:tcPr>
          <w:p w14:paraId="55F51839" w14:textId="77777777" w:rsidR="00085CF2" w:rsidRDefault="00085CF2" w:rsidP="001200B7"/>
        </w:tc>
        <w:tc>
          <w:tcPr>
            <w:tcW w:w="1260" w:type="dxa"/>
          </w:tcPr>
          <w:p w14:paraId="36AF168D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760102E0" w14:textId="77777777" w:rsidR="00085CF2" w:rsidRDefault="00085CF2" w:rsidP="001200B7">
            <w:r w:rsidRPr="00426921">
              <w:t>1A, S1A-S1D</w:t>
            </w:r>
          </w:p>
        </w:tc>
      </w:tr>
      <w:tr w:rsidR="00085CF2" w14:paraId="1E4C4B8E" w14:textId="77777777" w:rsidTr="001200B7">
        <w:tc>
          <w:tcPr>
            <w:tcW w:w="1165" w:type="dxa"/>
          </w:tcPr>
          <w:p w14:paraId="45711A30" w14:textId="77777777" w:rsidR="00085CF2" w:rsidRDefault="00085CF2" w:rsidP="001200B7">
            <w:r>
              <w:t>pRB</w:t>
            </w:r>
            <w:r w:rsidRPr="00502CA0">
              <w:t>618</w:t>
            </w:r>
          </w:p>
        </w:tc>
        <w:tc>
          <w:tcPr>
            <w:tcW w:w="3150" w:type="dxa"/>
          </w:tcPr>
          <w:p w14:paraId="1F068359" w14:textId="77777777" w:rsidR="00085CF2" w:rsidRDefault="00085CF2" w:rsidP="001200B7">
            <w:r w:rsidRPr="00502CA0">
              <w:t>pRS416_GPD_3xHA_SAD1</w:t>
            </w:r>
          </w:p>
        </w:tc>
        <w:tc>
          <w:tcPr>
            <w:tcW w:w="2340" w:type="dxa"/>
          </w:tcPr>
          <w:p w14:paraId="57E9B3FD" w14:textId="77777777" w:rsidR="00085CF2" w:rsidRDefault="00085CF2" w:rsidP="001200B7"/>
        </w:tc>
        <w:tc>
          <w:tcPr>
            <w:tcW w:w="1260" w:type="dxa"/>
          </w:tcPr>
          <w:p w14:paraId="3BAAD5C4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23D7866A" w14:textId="77777777" w:rsidR="00085CF2" w:rsidRDefault="00085CF2" w:rsidP="001200B7">
            <w:r w:rsidRPr="00426921">
              <w:t>1A, S1A-S1D</w:t>
            </w:r>
          </w:p>
        </w:tc>
      </w:tr>
      <w:tr w:rsidR="00085CF2" w14:paraId="5036DBDC" w14:textId="77777777" w:rsidTr="001200B7">
        <w:tc>
          <w:tcPr>
            <w:tcW w:w="1165" w:type="dxa"/>
          </w:tcPr>
          <w:p w14:paraId="6FFB3F27" w14:textId="77777777" w:rsidR="00085CF2" w:rsidRDefault="00085CF2" w:rsidP="001200B7">
            <w:r>
              <w:t>pRB</w:t>
            </w:r>
            <w:r w:rsidRPr="00502CA0">
              <w:t>619</w:t>
            </w:r>
          </w:p>
        </w:tc>
        <w:tc>
          <w:tcPr>
            <w:tcW w:w="3150" w:type="dxa"/>
          </w:tcPr>
          <w:p w14:paraId="14B2C0B1" w14:textId="77777777" w:rsidR="00085CF2" w:rsidRDefault="00085CF2" w:rsidP="001200B7">
            <w:r w:rsidRPr="00502CA0">
              <w:t>pRS416_GPD_3xHA_OTU1</w:t>
            </w:r>
          </w:p>
        </w:tc>
        <w:tc>
          <w:tcPr>
            <w:tcW w:w="2340" w:type="dxa"/>
          </w:tcPr>
          <w:p w14:paraId="28971427" w14:textId="77777777" w:rsidR="00085CF2" w:rsidRDefault="00085CF2" w:rsidP="001200B7"/>
        </w:tc>
        <w:tc>
          <w:tcPr>
            <w:tcW w:w="1260" w:type="dxa"/>
          </w:tcPr>
          <w:p w14:paraId="46ECEB71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0A112EA3" w14:textId="77777777" w:rsidR="00085CF2" w:rsidRDefault="00085CF2" w:rsidP="001200B7">
            <w:r w:rsidRPr="00426921">
              <w:t>1A, S1A-S1D</w:t>
            </w:r>
          </w:p>
        </w:tc>
      </w:tr>
      <w:tr w:rsidR="00085CF2" w14:paraId="522A9A30" w14:textId="77777777" w:rsidTr="001200B7">
        <w:tc>
          <w:tcPr>
            <w:tcW w:w="1165" w:type="dxa"/>
          </w:tcPr>
          <w:p w14:paraId="639D6D0C" w14:textId="77777777" w:rsidR="00085CF2" w:rsidRDefault="00085CF2" w:rsidP="001200B7">
            <w:r>
              <w:t>pRB</w:t>
            </w:r>
            <w:r w:rsidRPr="00502CA0">
              <w:t>620</w:t>
            </w:r>
          </w:p>
        </w:tc>
        <w:tc>
          <w:tcPr>
            <w:tcW w:w="3150" w:type="dxa"/>
          </w:tcPr>
          <w:p w14:paraId="296D554E" w14:textId="77777777" w:rsidR="00085CF2" w:rsidRDefault="00085CF2" w:rsidP="001200B7">
            <w:r w:rsidRPr="00502CA0">
              <w:t>pRS416_GPD_3xHA_OTU2</w:t>
            </w:r>
          </w:p>
        </w:tc>
        <w:tc>
          <w:tcPr>
            <w:tcW w:w="2340" w:type="dxa"/>
          </w:tcPr>
          <w:p w14:paraId="626E530C" w14:textId="77777777" w:rsidR="00085CF2" w:rsidRDefault="00085CF2" w:rsidP="001200B7"/>
        </w:tc>
        <w:tc>
          <w:tcPr>
            <w:tcW w:w="1260" w:type="dxa"/>
          </w:tcPr>
          <w:p w14:paraId="3D74D8AA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6A8BB6A" w14:textId="77777777" w:rsidR="00085CF2" w:rsidRDefault="00085CF2" w:rsidP="001200B7">
            <w:r w:rsidRPr="00426921">
              <w:t>1A, S1A-S1D</w:t>
            </w:r>
          </w:p>
        </w:tc>
      </w:tr>
      <w:tr w:rsidR="00085CF2" w14:paraId="34E33091" w14:textId="77777777" w:rsidTr="001200B7">
        <w:tc>
          <w:tcPr>
            <w:tcW w:w="1165" w:type="dxa"/>
          </w:tcPr>
          <w:p w14:paraId="476A049F" w14:textId="77777777" w:rsidR="00085CF2" w:rsidRDefault="00085CF2" w:rsidP="001200B7">
            <w:r>
              <w:t>pRB</w:t>
            </w:r>
            <w:r w:rsidRPr="00502CA0">
              <w:t>621</w:t>
            </w:r>
          </w:p>
        </w:tc>
        <w:tc>
          <w:tcPr>
            <w:tcW w:w="3150" w:type="dxa"/>
          </w:tcPr>
          <w:p w14:paraId="494011CA" w14:textId="77777777" w:rsidR="00085CF2" w:rsidRDefault="00085CF2" w:rsidP="001200B7">
            <w:r w:rsidRPr="00502CA0">
              <w:t>pRS416_GPD_3xHA_RRI1</w:t>
            </w:r>
          </w:p>
        </w:tc>
        <w:tc>
          <w:tcPr>
            <w:tcW w:w="2340" w:type="dxa"/>
          </w:tcPr>
          <w:p w14:paraId="39F75DE8" w14:textId="77777777" w:rsidR="00085CF2" w:rsidRDefault="00085CF2" w:rsidP="001200B7"/>
        </w:tc>
        <w:tc>
          <w:tcPr>
            <w:tcW w:w="1260" w:type="dxa"/>
          </w:tcPr>
          <w:p w14:paraId="61DA59DB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10B618D4" w14:textId="77777777" w:rsidR="00085CF2" w:rsidRDefault="00085CF2" w:rsidP="001200B7">
            <w:r w:rsidRPr="00426921">
              <w:t>1A, S1A-S1D</w:t>
            </w:r>
          </w:p>
        </w:tc>
      </w:tr>
      <w:tr w:rsidR="00085CF2" w14:paraId="01F3E4B5" w14:textId="77777777" w:rsidTr="001200B7">
        <w:tc>
          <w:tcPr>
            <w:tcW w:w="1165" w:type="dxa"/>
          </w:tcPr>
          <w:p w14:paraId="0ACB0352" w14:textId="77777777" w:rsidR="00085CF2" w:rsidRDefault="00085CF2" w:rsidP="001200B7">
            <w:r>
              <w:t>pRB</w:t>
            </w:r>
            <w:r w:rsidRPr="00502CA0">
              <w:t>622</w:t>
            </w:r>
          </w:p>
        </w:tc>
        <w:tc>
          <w:tcPr>
            <w:tcW w:w="3150" w:type="dxa"/>
          </w:tcPr>
          <w:p w14:paraId="294B0FB2" w14:textId="77777777" w:rsidR="00085CF2" w:rsidRDefault="00085CF2" w:rsidP="001200B7">
            <w:r w:rsidRPr="00502CA0">
              <w:t>pRS416_GPD_3xHA_RPN11</w:t>
            </w:r>
          </w:p>
        </w:tc>
        <w:tc>
          <w:tcPr>
            <w:tcW w:w="2340" w:type="dxa"/>
          </w:tcPr>
          <w:p w14:paraId="3FA5EE44" w14:textId="77777777" w:rsidR="00085CF2" w:rsidRDefault="00085CF2" w:rsidP="001200B7"/>
        </w:tc>
        <w:tc>
          <w:tcPr>
            <w:tcW w:w="1260" w:type="dxa"/>
          </w:tcPr>
          <w:p w14:paraId="5BB26EEF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6756A48F" w14:textId="77777777" w:rsidR="00085CF2" w:rsidRDefault="00085CF2" w:rsidP="001200B7">
            <w:r w:rsidRPr="00426921">
              <w:t>1A, S1A-S1D</w:t>
            </w:r>
          </w:p>
        </w:tc>
      </w:tr>
      <w:tr w:rsidR="00085CF2" w14:paraId="0FB262DB" w14:textId="77777777" w:rsidTr="001200B7">
        <w:tc>
          <w:tcPr>
            <w:tcW w:w="1165" w:type="dxa"/>
          </w:tcPr>
          <w:p w14:paraId="0499B6AB" w14:textId="77777777" w:rsidR="00085CF2" w:rsidRDefault="00085CF2" w:rsidP="001200B7">
            <w:r>
              <w:t>pRB</w:t>
            </w:r>
            <w:r w:rsidRPr="00502CA0">
              <w:t>624</w:t>
            </w:r>
          </w:p>
        </w:tc>
        <w:tc>
          <w:tcPr>
            <w:tcW w:w="3150" w:type="dxa"/>
          </w:tcPr>
          <w:p w14:paraId="18017978" w14:textId="77777777" w:rsidR="00085CF2" w:rsidRDefault="00085CF2" w:rsidP="001200B7">
            <w:r w:rsidRPr="00502CA0">
              <w:t>pRS416_GPD_3xHA_RPN8</w:t>
            </w:r>
          </w:p>
        </w:tc>
        <w:tc>
          <w:tcPr>
            <w:tcW w:w="2340" w:type="dxa"/>
          </w:tcPr>
          <w:p w14:paraId="0B9DB5AC" w14:textId="77777777" w:rsidR="00085CF2" w:rsidRDefault="00085CF2" w:rsidP="001200B7"/>
        </w:tc>
        <w:tc>
          <w:tcPr>
            <w:tcW w:w="1260" w:type="dxa"/>
          </w:tcPr>
          <w:p w14:paraId="3C4F3DD8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7046C0F" w14:textId="77777777" w:rsidR="00085CF2" w:rsidRDefault="00085CF2" w:rsidP="001200B7">
            <w:r w:rsidRPr="00426921">
              <w:t>1A, S1A-S1D</w:t>
            </w:r>
          </w:p>
        </w:tc>
      </w:tr>
      <w:tr w:rsidR="00085CF2" w14:paraId="66A7586D" w14:textId="77777777" w:rsidTr="001200B7">
        <w:tc>
          <w:tcPr>
            <w:tcW w:w="1165" w:type="dxa"/>
          </w:tcPr>
          <w:p w14:paraId="49871225" w14:textId="77777777" w:rsidR="00085CF2" w:rsidRDefault="00085CF2" w:rsidP="001200B7">
            <w:r>
              <w:t>pRB631</w:t>
            </w:r>
          </w:p>
        </w:tc>
        <w:tc>
          <w:tcPr>
            <w:tcW w:w="3150" w:type="dxa"/>
          </w:tcPr>
          <w:p w14:paraId="5DD0042F" w14:textId="77777777" w:rsidR="00085CF2" w:rsidRDefault="00085CF2" w:rsidP="001200B7">
            <w:r w:rsidRPr="00220011">
              <w:t>pRS416_GPD_Ubp1</w:t>
            </w:r>
          </w:p>
        </w:tc>
        <w:tc>
          <w:tcPr>
            <w:tcW w:w="2340" w:type="dxa"/>
          </w:tcPr>
          <w:p w14:paraId="103D6AC0" w14:textId="77777777" w:rsidR="00085CF2" w:rsidRDefault="00085CF2" w:rsidP="001200B7"/>
        </w:tc>
        <w:tc>
          <w:tcPr>
            <w:tcW w:w="1260" w:type="dxa"/>
          </w:tcPr>
          <w:p w14:paraId="1F34FBE7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EB09094" w14:textId="77777777" w:rsidR="00085CF2" w:rsidRDefault="00085CF2" w:rsidP="001200B7">
            <w:r>
              <w:t>1B-1H, 3, 4A-4C, S2A-S2C, S4B, S5B</w:t>
            </w:r>
          </w:p>
        </w:tc>
      </w:tr>
      <w:tr w:rsidR="00085CF2" w14:paraId="7AC3C814" w14:textId="77777777" w:rsidTr="001200B7">
        <w:tc>
          <w:tcPr>
            <w:tcW w:w="1165" w:type="dxa"/>
          </w:tcPr>
          <w:p w14:paraId="3CF8458F" w14:textId="77777777" w:rsidR="00085CF2" w:rsidRDefault="00085CF2" w:rsidP="001200B7">
            <w:r>
              <w:t>pRB635</w:t>
            </w:r>
          </w:p>
        </w:tc>
        <w:tc>
          <w:tcPr>
            <w:tcW w:w="3150" w:type="dxa"/>
          </w:tcPr>
          <w:p w14:paraId="1B91515F" w14:textId="77777777" w:rsidR="00085CF2" w:rsidRPr="00220011" w:rsidRDefault="00085CF2" w:rsidP="001200B7">
            <w:r w:rsidRPr="00220011">
              <w:t>pRS416_GPD_Ubp1_C110S</w:t>
            </w:r>
          </w:p>
        </w:tc>
        <w:tc>
          <w:tcPr>
            <w:tcW w:w="2340" w:type="dxa"/>
          </w:tcPr>
          <w:p w14:paraId="30EB7BDC" w14:textId="77777777" w:rsidR="00085CF2" w:rsidRDefault="00085CF2" w:rsidP="001200B7"/>
        </w:tc>
        <w:tc>
          <w:tcPr>
            <w:tcW w:w="1260" w:type="dxa"/>
          </w:tcPr>
          <w:p w14:paraId="54FB724C" w14:textId="77777777" w:rsidR="00085CF2" w:rsidRPr="00F7589E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D5CC379" w14:textId="77777777" w:rsidR="00085CF2" w:rsidRDefault="00085CF2" w:rsidP="001200B7">
            <w:r>
              <w:t>1B-1D, 4A, 4C, S2A, S2B, S5B</w:t>
            </w:r>
          </w:p>
        </w:tc>
      </w:tr>
      <w:tr w:rsidR="00085CF2" w14:paraId="7ACAB33A" w14:textId="77777777" w:rsidTr="001200B7">
        <w:tc>
          <w:tcPr>
            <w:tcW w:w="1165" w:type="dxa"/>
          </w:tcPr>
          <w:p w14:paraId="43DFA046" w14:textId="77777777" w:rsidR="00085CF2" w:rsidRPr="00CD0536" w:rsidRDefault="00085CF2" w:rsidP="001200B7">
            <w:r>
              <w:t>pRB659</w:t>
            </w:r>
          </w:p>
        </w:tc>
        <w:tc>
          <w:tcPr>
            <w:tcW w:w="3150" w:type="dxa"/>
          </w:tcPr>
          <w:p w14:paraId="751484C1" w14:textId="77777777" w:rsidR="00085CF2" w:rsidRPr="00E749D8" w:rsidRDefault="00085CF2" w:rsidP="001200B7">
            <w:r w:rsidRPr="00E749D8">
              <w:t>pRS416_GPD_Ubp1_3xHA</w:t>
            </w:r>
          </w:p>
        </w:tc>
        <w:tc>
          <w:tcPr>
            <w:tcW w:w="2340" w:type="dxa"/>
          </w:tcPr>
          <w:p w14:paraId="2F35CC76" w14:textId="77777777" w:rsidR="00085CF2" w:rsidRDefault="00085CF2" w:rsidP="001200B7"/>
        </w:tc>
        <w:tc>
          <w:tcPr>
            <w:tcW w:w="1260" w:type="dxa"/>
          </w:tcPr>
          <w:p w14:paraId="3DF19785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784E9C2F" w14:textId="77777777" w:rsidR="00085CF2" w:rsidRDefault="00085CF2" w:rsidP="001200B7">
            <w:r>
              <w:t>1G, 2B-2D, S4A</w:t>
            </w:r>
          </w:p>
        </w:tc>
      </w:tr>
      <w:tr w:rsidR="00085CF2" w14:paraId="0312301E" w14:textId="77777777" w:rsidTr="001200B7">
        <w:tc>
          <w:tcPr>
            <w:tcW w:w="1165" w:type="dxa"/>
          </w:tcPr>
          <w:p w14:paraId="4D4AB786" w14:textId="77777777" w:rsidR="00085CF2" w:rsidRDefault="00085CF2" w:rsidP="001200B7">
            <w:r>
              <w:t>pRB660</w:t>
            </w:r>
          </w:p>
        </w:tc>
        <w:tc>
          <w:tcPr>
            <w:tcW w:w="3150" w:type="dxa"/>
          </w:tcPr>
          <w:p w14:paraId="466F6878" w14:textId="77777777" w:rsidR="00085CF2" w:rsidRPr="00E749D8" w:rsidRDefault="00085CF2" w:rsidP="001200B7">
            <w:r w:rsidRPr="00E749D8">
              <w:t>pRS416_GPD_Ubp1_C110S_3xHA</w:t>
            </w:r>
          </w:p>
        </w:tc>
        <w:tc>
          <w:tcPr>
            <w:tcW w:w="2340" w:type="dxa"/>
          </w:tcPr>
          <w:p w14:paraId="3B07A6CD" w14:textId="77777777" w:rsidR="00085CF2" w:rsidRDefault="00085CF2" w:rsidP="001200B7"/>
        </w:tc>
        <w:tc>
          <w:tcPr>
            <w:tcW w:w="1260" w:type="dxa"/>
          </w:tcPr>
          <w:p w14:paraId="2F96CCD5" w14:textId="77777777" w:rsidR="00085CF2" w:rsidRPr="00F7589E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73CD05C" w14:textId="77777777" w:rsidR="00085CF2" w:rsidRDefault="00085CF2" w:rsidP="001200B7">
            <w:r>
              <w:t>2B, S4A</w:t>
            </w:r>
          </w:p>
        </w:tc>
      </w:tr>
      <w:tr w:rsidR="00085CF2" w14:paraId="0B2C218E" w14:textId="77777777" w:rsidTr="001200B7">
        <w:tc>
          <w:tcPr>
            <w:tcW w:w="1165" w:type="dxa"/>
          </w:tcPr>
          <w:p w14:paraId="6BCCA871" w14:textId="77777777" w:rsidR="00085CF2" w:rsidRDefault="00085CF2" w:rsidP="001200B7">
            <w:r>
              <w:t>pRB662</w:t>
            </w:r>
          </w:p>
        </w:tc>
        <w:tc>
          <w:tcPr>
            <w:tcW w:w="3150" w:type="dxa"/>
          </w:tcPr>
          <w:p w14:paraId="2566E413" w14:textId="77777777" w:rsidR="00085CF2" w:rsidRPr="00E749D8" w:rsidRDefault="00085CF2" w:rsidP="001200B7">
            <w:r w:rsidRPr="00F223A5">
              <w:rPr>
                <w:rFonts w:cstheme="minorHAnsi"/>
              </w:rPr>
              <w:t>pRS416_GPD_Ubp1_Δ</w:t>
            </w:r>
            <w:r>
              <w:rPr>
                <w:rFonts w:cstheme="minorHAnsi"/>
              </w:rPr>
              <w:t>TM_3xHA</w:t>
            </w:r>
          </w:p>
        </w:tc>
        <w:tc>
          <w:tcPr>
            <w:tcW w:w="2340" w:type="dxa"/>
          </w:tcPr>
          <w:p w14:paraId="77488264" w14:textId="77777777" w:rsidR="00085CF2" w:rsidRDefault="00085CF2" w:rsidP="001200B7">
            <w:r>
              <w:t>Deletion of first 66 amino acids</w:t>
            </w:r>
          </w:p>
        </w:tc>
        <w:tc>
          <w:tcPr>
            <w:tcW w:w="1260" w:type="dxa"/>
          </w:tcPr>
          <w:p w14:paraId="33BF4032" w14:textId="77777777" w:rsidR="00085CF2" w:rsidRPr="00F7589E" w:rsidRDefault="00085CF2" w:rsidP="001200B7">
            <w:r>
              <w:t>This study</w:t>
            </w:r>
          </w:p>
        </w:tc>
        <w:tc>
          <w:tcPr>
            <w:tcW w:w="1435" w:type="dxa"/>
          </w:tcPr>
          <w:p w14:paraId="4B0EA065" w14:textId="77777777" w:rsidR="00085CF2" w:rsidRDefault="00085CF2" w:rsidP="001200B7">
            <w:r>
              <w:t>2B, S4B</w:t>
            </w:r>
          </w:p>
        </w:tc>
      </w:tr>
      <w:tr w:rsidR="00085CF2" w14:paraId="71AD05C3" w14:textId="77777777" w:rsidTr="001200B7">
        <w:tc>
          <w:tcPr>
            <w:tcW w:w="1165" w:type="dxa"/>
          </w:tcPr>
          <w:p w14:paraId="370FF66A" w14:textId="77777777" w:rsidR="00085CF2" w:rsidRDefault="00085CF2" w:rsidP="001200B7">
            <w:r>
              <w:t>pRB779</w:t>
            </w:r>
          </w:p>
        </w:tc>
        <w:tc>
          <w:tcPr>
            <w:tcW w:w="3150" w:type="dxa"/>
          </w:tcPr>
          <w:p w14:paraId="7A6D1254" w14:textId="77777777" w:rsidR="00085CF2" w:rsidRPr="00E749D8" w:rsidRDefault="00085CF2" w:rsidP="001200B7">
            <w:r w:rsidRPr="00E749D8">
              <w:t>pRS416_Ubp1_3xHA</w:t>
            </w:r>
          </w:p>
        </w:tc>
        <w:tc>
          <w:tcPr>
            <w:tcW w:w="2340" w:type="dxa"/>
          </w:tcPr>
          <w:p w14:paraId="456507D7" w14:textId="77777777" w:rsidR="00085CF2" w:rsidRDefault="00085CF2" w:rsidP="001200B7">
            <w:r>
              <w:t>Endogenous promoter</w:t>
            </w:r>
          </w:p>
        </w:tc>
        <w:tc>
          <w:tcPr>
            <w:tcW w:w="1260" w:type="dxa"/>
          </w:tcPr>
          <w:p w14:paraId="4FEAAF87" w14:textId="77777777" w:rsidR="00085CF2" w:rsidRPr="00F7589E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795CA183" w14:textId="77777777" w:rsidR="00085CF2" w:rsidRDefault="00085CF2" w:rsidP="001200B7">
            <w:r>
              <w:t>1G, S2E, S4B</w:t>
            </w:r>
          </w:p>
        </w:tc>
      </w:tr>
      <w:tr w:rsidR="00085CF2" w14:paraId="6C2B60C1" w14:textId="77777777" w:rsidTr="001200B7">
        <w:tc>
          <w:tcPr>
            <w:tcW w:w="1165" w:type="dxa"/>
          </w:tcPr>
          <w:p w14:paraId="15C30EB1" w14:textId="77777777" w:rsidR="00085CF2" w:rsidRPr="00BB7B18" w:rsidRDefault="00085CF2" w:rsidP="001200B7">
            <w:r>
              <w:t>pRB780</w:t>
            </w:r>
          </w:p>
        </w:tc>
        <w:tc>
          <w:tcPr>
            <w:tcW w:w="3150" w:type="dxa"/>
          </w:tcPr>
          <w:p w14:paraId="771751B9" w14:textId="77777777" w:rsidR="00085CF2" w:rsidRPr="00BB7B18" w:rsidRDefault="00085CF2" w:rsidP="001200B7">
            <w:r w:rsidRPr="00E749D8">
              <w:t>pRS416_Ubp1_</w:t>
            </w:r>
            <w:r>
              <w:t>C110S_</w:t>
            </w:r>
            <w:r w:rsidRPr="00E749D8">
              <w:t>3xHA</w:t>
            </w:r>
          </w:p>
        </w:tc>
        <w:tc>
          <w:tcPr>
            <w:tcW w:w="2340" w:type="dxa"/>
          </w:tcPr>
          <w:p w14:paraId="54A7139A" w14:textId="77777777" w:rsidR="00085CF2" w:rsidRDefault="00085CF2" w:rsidP="001200B7">
            <w:r>
              <w:t>Endogenous promoter</w:t>
            </w:r>
          </w:p>
        </w:tc>
        <w:tc>
          <w:tcPr>
            <w:tcW w:w="1260" w:type="dxa"/>
          </w:tcPr>
          <w:p w14:paraId="28A7DC47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ABA67C2" w14:textId="77777777" w:rsidR="00085CF2" w:rsidRDefault="00085CF2" w:rsidP="001200B7">
            <w:r>
              <w:t>S4A</w:t>
            </w:r>
          </w:p>
        </w:tc>
      </w:tr>
      <w:tr w:rsidR="00085CF2" w14:paraId="704BF29D" w14:textId="77777777" w:rsidTr="001200B7">
        <w:tc>
          <w:tcPr>
            <w:tcW w:w="1165" w:type="dxa"/>
          </w:tcPr>
          <w:p w14:paraId="572BBFCD" w14:textId="77777777" w:rsidR="00085CF2" w:rsidRPr="00BB7B18" w:rsidRDefault="00085CF2" w:rsidP="001200B7">
            <w:r>
              <w:t>pRB</w:t>
            </w:r>
            <w:r w:rsidRPr="003E2FB0">
              <w:t>734</w:t>
            </w:r>
          </w:p>
        </w:tc>
        <w:tc>
          <w:tcPr>
            <w:tcW w:w="3150" w:type="dxa"/>
          </w:tcPr>
          <w:p w14:paraId="446A06B2" w14:textId="77777777" w:rsidR="00085CF2" w:rsidRPr="00BB7B18" w:rsidRDefault="00085CF2" w:rsidP="001200B7">
            <w:r w:rsidRPr="003E2FB0">
              <w:t>pRS416_GPD_TM</w:t>
            </w:r>
            <w:r>
              <w:t>(</w:t>
            </w:r>
            <w:r w:rsidRPr="003E2FB0">
              <w:t>Cue</w:t>
            </w:r>
            <w:proofErr w:type="gramStart"/>
            <w:r w:rsidRPr="003E2FB0">
              <w:t>4</w:t>
            </w:r>
            <w:r>
              <w:t>)</w:t>
            </w:r>
            <w:r w:rsidRPr="003E2FB0">
              <w:t>_</w:t>
            </w:r>
            <w:proofErr w:type="gramEnd"/>
            <w:r w:rsidRPr="003E2FB0">
              <w:t>Ubp1</w:t>
            </w:r>
            <w:r>
              <w:t>_3xHA</w:t>
            </w:r>
          </w:p>
        </w:tc>
        <w:tc>
          <w:tcPr>
            <w:tcW w:w="2340" w:type="dxa"/>
          </w:tcPr>
          <w:p w14:paraId="328FB1BB" w14:textId="77777777" w:rsidR="00085CF2" w:rsidRDefault="00085CF2" w:rsidP="001200B7">
            <w:r>
              <w:t>Amino acids 5-22 of Cue4 replacing amino acids 34-51 of Ubp1</w:t>
            </w:r>
          </w:p>
        </w:tc>
        <w:tc>
          <w:tcPr>
            <w:tcW w:w="1260" w:type="dxa"/>
          </w:tcPr>
          <w:p w14:paraId="4DA22F52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61FE3534" w14:textId="77777777" w:rsidR="00085CF2" w:rsidRDefault="00085CF2" w:rsidP="001200B7">
            <w:r>
              <w:t>2C, S4A</w:t>
            </w:r>
          </w:p>
        </w:tc>
      </w:tr>
      <w:tr w:rsidR="00085CF2" w14:paraId="6B3E30CF" w14:textId="77777777" w:rsidTr="001200B7">
        <w:tc>
          <w:tcPr>
            <w:tcW w:w="1165" w:type="dxa"/>
          </w:tcPr>
          <w:p w14:paraId="2CA7725D" w14:textId="77777777" w:rsidR="00085CF2" w:rsidRPr="00BB7B18" w:rsidRDefault="00085CF2" w:rsidP="001200B7">
            <w:r>
              <w:t>pRB</w:t>
            </w:r>
            <w:r w:rsidRPr="003E2FB0">
              <w:t>735</w:t>
            </w:r>
          </w:p>
        </w:tc>
        <w:tc>
          <w:tcPr>
            <w:tcW w:w="3150" w:type="dxa"/>
          </w:tcPr>
          <w:p w14:paraId="2EDB210B" w14:textId="77777777" w:rsidR="00085CF2" w:rsidRPr="00BB7B18" w:rsidRDefault="00085CF2" w:rsidP="001200B7">
            <w:r w:rsidRPr="003E2FB0">
              <w:t>pRS416_GPD_</w:t>
            </w:r>
            <w:proofErr w:type="gramStart"/>
            <w:r w:rsidRPr="003E2FB0">
              <w:t>Nterm</w:t>
            </w:r>
            <w:r>
              <w:t>(</w:t>
            </w:r>
            <w:proofErr w:type="gramEnd"/>
            <w:r w:rsidRPr="003E2FB0">
              <w:t>Cue4</w:t>
            </w:r>
            <w:r>
              <w:t>)</w:t>
            </w:r>
            <w:r w:rsidRPr="003E2FB0">
              <w:t>_Ubp1</w:t>
            </w:r>
            <w:r>
              <w:t>_3xHA</w:t>
            </w:r>
          </w:p>
        </w:tc>
        <w:tc>
          <w:tcPr>
            <w:tcW w:w="2340" w:type="dxa"/>
          </w:tcPr>
          <w:p w14:paraId="278F72DF" w14:textId="77777777" w:rsidR="00085CF2" w:rsidRDefault="00085CF2" w:rsidP="001200B7">
            <w:r>
              <w:t>Amino acids 1-23 of Cue4 replacing amino acids 1-67 of Ubp1</w:t>
            </w:r>
          </w:p>
        </w:tc>
        <w:tc>
          <w:tcPr>
            <w:tcW w:w="1260" w:type="dxa"/>
          </w:tcPr>
          <w:p w14:paraId="4536A09D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5BBC8B70" w14:textId="77777777" w:rsidR="00085CF2" w:rsidRDefault="00085CF2" w:rsidP="001200B7">
            <w:r>
              <w:t>2C, S4A</w:t>
            </w:r>
          </w:p>
        </w:tc>
      </w:tr>
      <w:tr w:rsidR="00085CF2" w14:paraId="1D9CA09C" w14:textId="77777777" w:rsidTr="001200B7">
        <w:tc>
          <w:tcPr>
            <w:tcW w:w="1165" w:type="dxa"/>
          </w:tcPr>
          <w:p w14:paraId="4BE36F55" w14:textId="77777777" w:rsidR="00085CF2" w:rsidRPr="00BB7B18" w:rsidRDefault="00085CF2" w:rsidP="001200B7">
            <w:r>
              <w:t>pRB</w:t>
            </w:r>
            <w:r w:rsidRPr="003E2FB0">
              <w:t>73</w:t>
            </w:r>
            <w:r>
              <w:t>7</w:t>
            </w:r>
          </w:p>
        </w:tc>
        <w:tc>
          <w:tcPr>
            <w:tcW w:w="3150" w:type="dxa"/>
          </w:tcPr>
          <w:p w14:paraId="6F32ECB6" w14:textId="77777777" w:rsidR="00085CF2" w:rsidRPr="00BB7B18" w:rsidRDefault="00085CF2" w:rsidP="001200B7">
            <w:r w:rsidRPr="003E2FB0">
              <w:t xml:space="preserve">pRS416_GPD_ </w:t>
            </w:r>
            <w:proofErr w:type="spellStart"/>
            <w:proofErr w:type="gramStart"/>
            <w:r w:rsidRPr="003E2FB0">
              <w:t>Hdomain</w:t>
            </w:r>
            <w:proofErr w:type="spellEnd"/>
            <w:r>
              <w:t>(</w:t>
            </w:r>
            <w:proofErr w:type="gramEnd"/>
            <w:r>
              <w:t>Usa1)_</w:t>
            </w:r>
            <w:r w:rsidRPr="003E2FB0">
              <w:t>Ubp1</w:t>
            </w:r>
            <w:r>
              <w:t>_3xHA</w:t>
            </w:r>
          </w:p>
        </w:tc>
        <w:tc>
          <w:tcPr>
            <w:tcW w:w="2340" w:type="dxa"/>
          </w:tcPr>
          <w:p w14:paraId="0FB00459" w14:textId="77777777" w:rsidR="00085CF2" w:rsidRDefault="00085CF2" w:rsidP="001200B7">
            <w:r>
              <w:t>H domain is amino acids 437-490 from Usa1 replacing amino acids 1-96 in Ubp1</w:t>
            </w:r>
          </w:p>
        </w:tc>
        <w:tc>
          <w:tcPr>
            <w:tcW w:w="1260" w:type="dxa"/>
          </w:tcPr>
          <w:p w14:paraId="6EA3721E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0F5DD40D" w14:textId="77777777" w:rsidR="00085CF2" w:rsidRDefault="00085CF2" w:rsidP="001200B7">
            <w:r>
              <w:t>2C, S4A</w:t>
            </w:r>
          </w:p>
        </w:tc>
      </w:tr>
      <w:tr w:rsidR="00085CF2" w14:paraId="60880374" w14:textId="77777777" w:rsidTr="001200B7">
        <w:tc>
          <w:tcPr>
            <w:tcW w:w="1165" w:type="dxa"/>
          </w:tcPr>
          <w:p w14:paraId="1CCA48C1" w14:textId="77777777" w:rsidR="00085CF2" w:rsidRDefault="00085CF2" w:rsidP="001200B7">
            <w:r>
              <w:t>pRB</w:t>
            </w:r>
            <w:r w:rsidRPr="00465271">
              <w:t>766</w:t>
            </w:r>
          </w:p>
        </w:tc>
        <w:tc>
          <w:tcPr>
            <w:tcW w:w="3150" w:type="dxa"/>
          </w:tcPr>
          <w:p w14:paraId="1755E3EA" w14:textId="77777777" w:rsidR="00085CF2" w:rsidRPr="00BB7B18" w:rsidRDefault="00085CF2" w:rsidP="001200B7">
            <w:r w:rsidRPr="00465271">
              <w:t>pRS416_GPD_TM</w:t>
            </w:r>
            <w:r>
              <w:t>(Cue</w:t>
            </w:r>
            <w:proofErr w:type="gramStart"/>
            <w:r>
              <w:t>4)</w:t>
            </w:r>
            <w:r w:rsidRPr="00465271">
              <w:t>_</w:t>
            </w:r>
            <w:proofErr w:type="spellStart"/>
            <w:proofErr w:type="gramEnd"/>
            <w:r w:rsidRPr="00465271">
              <w:t>Hdomain</w:t>
            </w:r>
            <w:proofErr w:type="spellEnd"/>
            <w:r w:rsidRPr="00465271">
              <w:t>(Usa1)_3XHA</w:t>
            </w:r>
          </w:p>
        </w:tc>
        <w:tc>
          <w:tcPr>
            <w:tcW w:w="2340" w:type="dxa"/>
          </w:tcPr>
          <w:p w14:paraId="55154CA4" w14:textId="77777777" w:rsidR="00085CF2" w:rsidRDefault="00085CF2" w:rsidP="001200B7">
            <w:r>
              <w:t>H domain is amino acids 437-490 from Usa1</w:t>
            </w:r>
          </w:p>
        </w:tc>
        <w:tc>
          <w:tcPr>
            <w:tcW w:w="1260" w:type="dxa"/>
          </w:tcPr>
          <w:p w14:paraId="2D2A181B" w14:textId="77777777" w:rsidR="00085CF2" w:rsidRPr="00F7589E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2EB8632" w14:textId="77777777" w:rsidR="00085CF2" w:rsidRDefault="00085CF2" w:rsidP="001200B7">
            <w:r>
              <w:t>S4B</w:t>
            </w:r>
          </w:p>
        </w:tc>
      </w:tr>
      <w:tr w:rsidR="00085CF2" w14:paraId="2FBFE918" w14:textId="77777777" w:rsidTr="001200B7">
        <w:tc>
          <w:tcPr>
            <w:tcW w:w="1165" w:type="dxa"/>
          </w:tcPr>
          <w:p w14:paraId="5CF96A6E" w14:textId="77777777" w:rsidR="00085CF2" w:rsidRPr="00BB7B18" w:rsidRDefault="00085CF2" w:rsidP="001200B7">
            <w:r>
              <w:t>pRB</w:t>
            </w:r>
            <w:r w:rsidRPr="00BB7B18">
              <w:t>7</w:t>
            </w:r>
            <w:r>
              <w:t>81</w:t>
            </w:r>
          </w:p>
        </w:tc>
        <w:tc>
          <w:tcPr>
            <w:tcW w:w="3150" w:type="dxa"/>
          </w:tcPr>
          <w:p w14:paraId="6774F060" w14:textId="77777777" w:rsidR="00085CF2" w:rsidRPr="00BB7B18" w:rsidRDefault="00085CF2" w:rsidP="001200B7">
            <w:r w:rsidRPr="00BB7B18">
              <w:t>pRS416_GPD_</w:t>
            </w:r>
            <w:r>
              <w:t>TM(</w:t>
            </w:r>
            <w:r w:rsidRPr="00BB7B18">
              <w:t>Ubp</w:t>
            </w:r>
            <w:proofErr w:type="gramStart"/>
            <w:r w:rsidRPr="00BB7B18">
              <w:t>1</w:t>
            </w:r>
            <w:r>
              <w:t>)</w:t>
            </w:r>
            <w:r w:rsidRPr="00BB7B18">
              <w:t>_</w:t>
            </w:r>
            <w:proofErr w:type="gramEnd"/>
            <w:r w:rsidRPr="00BB7B18">
              <w:t>hUSP2</w:t>
            </w:r>
            <w:r>
              <w:t>_3xHA</w:t>
            </w:r>
          </w:p>
        </w:tc>
        <w:tc>
          <w:tcPr>
            <w:tcW w:w="2340" w:type="dxa"/>
          </w:tcPr>
          <w:p w14:paraId="0C367ABB" w14:textId="77777777" w:rsidR="00085CF2" w:rsidRDefault="00085CF2" w:rsidP="001200B7">
            <w:r>
              <w:t>Amino acids 1-100 of Ubp1 fused to the USP domain of hUSP2 (amino acids 267-605)</w:t>
            </w:r>
          </w:p>
        </w:tc>
        <w:tc>
          <w:tcPr>
            <w:tcW w:w="1260" w:type="dxa"/>
          </w:tcPr>
          <w:p w14:paraId="210F01F8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57CB5D1C" w14:textId="77777777" w:rsidR="00085CF2" w:rsidRDefault="00085CF2" w:rsidP="001200B7">
            <w:r>
              <w:t>2D, S4A</w:t>
            </w:r>
          </w:p>
        </w:tc>
      </w:tr>
      <w:tr w:rsidR="00085CF2" w14:paraId="1E35BF23" w14:textId="77777777" w:rsidTr="001200B7">
        <w:tc>
          <w:tcPr>
            <w:tcW w:w="1165" w:type="dxa"/>
          </w:tcPr>
          <w:p w14:paraId="705E031A" w14:textId="77777777" w:rsidR="00085CF2" w:rsidRPr="00BB7B18" w:rsidRDefault="00085CF2" w:rsidP="001200B7">
            <w:r>
              <w:t>pRB</w:t>
            </w:r>
            <w:r w:rsidRPr="00C94187">
              <w:t>7</w:t>
            </w:r>
            <w:r>
              <w:t>82</w:t>
            </w:r>
          </w:p>
        </w:tc>
        <w:tc>
          <w:tcPr>
            <w:tcW w:w="3150" w:type="dxa"/>
          </w:tcPr>
          <w:p w14:paraId="61A9DDED" w14:textId="77777777" w:rsidR="00085CF2" w:rsidRPr="00BB7B18" w:rsidRDefault="00085CF2" w:rsidP="001200B7">
            <w:r w:rsidRPr="00C94187">
              <w:t>pRS416_GPD_</w:t>
            </w:r>
            <w:proofErr w:type="gramStart"/>
            <w:r w:rsidRPr="00C94187">
              <w:t>Hdomain</w:t>
            </w:r>
            <w:r>
              <w:t>(</w:t>
            </w:r>
            <w:proofErr w:type="gramEnd"/>
            <w:r>
              <w:t>Usa1)</w:t>
            </w:r>
            <w:r w:rsidRPr="00C94187">
              <w:t>_hUSP2</w:t>
            </w:r>
            <w:r>
              <w:t>_3xHA</w:t>
            </w:r>
          </w:p>
        </w:tc>
        <w:tc>
          <w:tcPr>
            <w:tcW w:w="2340" w:type="dxa"/>
          </w:tcPr>
          <w:p w14:paraId="4CB3B313" w14:textId="77777777" w:rsidR="00085CF2" w:rsidRDefault="00085CF2" w:rsidP="001200B7">
            <w:r>
              <w:t>H domain is amino acids 437-490 from Usa1 fused to the USP domain of hUSP2 (amino acids 267-605)</w:t>
            </w:r>
          </w:p>
        </w:tc>
        <w:tc>
          <w:tcPr>
            <w:tcW w:w="1260" w:type="dxa"/>
          </w:tcPr>
          <w:p w14:paraId="24E9C1E9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36C0D19A" w14:textId="77777777" w:rsidR="00085CF2" w:rsidRDefault="00085CF2" w:rsidP="001200B7">
            <w:r>
              <w:t>2D, S4A</w:t>
            </w:r>
          </w:p>
        </w:tc>
      </w:tr>
      <w:tr w:rsidR="00085CF2" w14:paraId="4E627CB2" w14:textId="77777777" w:rsidTr="001200B7">
        <w:tc>
          <w:tcPr>
            <w:tcW w:w="1165" w:type="dxa"/>
          </w:tcPr>
          <w:p w14:paraId="0EF2726A" w14:textId="77777777" w:rsidR="00085CF2" w:rsidRPr="00BB7B18" w:rsidRDefault="00085CF2" w:rsidP="001200B7">
            <w:r>
              <w:t>pRB</w:t>
            </w:r>
            <w:r w:rsidRPr="000542CD">
              <w:t>7</w:t>
            </w:r>
            <w:r>
              <w:t>83</w:t>
            </w:r>
          </w:p>
        </w:tc>
        <w:tc>
          <w:tcPr>
            <w:tcW w:w="3150" w:type="dxa"/>
          </w:tcPr>
          <w:p w14:paraId="061C180A" w14:textId="77777777" w:rsidR="00085CF2" w:rsidRPr="00BB7B18" w:rsidRDefault="00085CF2" w:rsidP="001200B7">
            <w:r w:rsidRPr="000542CD">
              <w:t>pRS416_GPD_hUSP2</w:t>
            </w:r>
            <w:r>
              <w:t>_3xHA</w:t>
            </w:r>
          </w:p>
        </w:tc>
        <w:tc>
          <w:tcPr>
            <w:tcW w:w="2340" w:type="dxa"/>
          </w:tcPr>
          <w:p w14:paraId="7ED2EEB4" w14:textId="77777777" w:rsidR="00085CF2" w:rsidRDefault="00085CF2" w:rsidP="001200B7">
            <w:r>
              <w:t>hUSP2 (amino acids 267-605)</w:t>
            </w:r>
          </w:p>
        </w:tc>
        <w:tc>
          <w:tcPr>
            <w:tcW w:w="1260" w:type="dxa"/>
          </w:tcPr>
          <w:p w14:paraId="7D1C5CA2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441AACC3" w14:textId="77777777" w:rsidR="00085CF2" w:rsidRDefault="00085CF2" w:rsidP="001200B7">
            <w:r>
              <w:t>2D, S4A</w:t>
            </w:r>
          </w:p>
        </w:tc>
      </w:tr>
      <w:tr w:rsidR="00085CF2" w14:paraId="4C52322B" w14:textId="77777777" w:rsidTr="001200B7">
        <w:tc>
          <w:tcPr>
            <w:tcW w:w="1165" w:type="dxa"/>
          </w:tcPr>
          <w:p w14:paraId="335699EC" w14:textId="77777777" w:rsidR="00085CF2" w:rsidRDefault="00085CF2" w:rsidP="001200B7">
            <w:r>
              <w:t>pRB428</w:t>
            </w:r>
          </w:p>
        </w:tc>
        <w:tc>
          <w:tcPr>
            <w:tcW w:w="3150" w:type="dxa"/>
          </w:tcPr>
          <w:p w14:paraId="1C5BC3BC" w14:textId="77777777" w:rsidR="00085CF2" w:rsidRDefault="00085CF2" w:rsidP="001200B7">
            <w:r w:rsidRPr="00FD1C7D">
              <w:t>pRS416_GPD_Usa1</w:t>
            </w:r>
          </w:p>
        </w:tc>
        <w:tc>
          <w:tcPr>
            <w:tcW w:w="2340" w:type="dxa"/>
          </w:tcPr>
          <w:p w14:paraId="0770C457" w14:textId="77777777" w:rsidR="00085CF2" w:rsidRDefault="00085CF2" w:rsidP="001200B7"/>
        </w:tc>
        <w:tc>
          <w:tcPr>
            <w:tcW w:w="1260" w:type="dxa"/>
          </w:tcPr>
          <w:p w14:paraId="0C28E432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17C71A8C" w14:textId="77777777" w:rsidR="00085CF2" w:rsidRDefault="00085CF2" w:rsidP="001200B7">
            <w:r>
              <w:t>4A, 4C, S5B</w:t>
            </w:r>
          </w:p>
        </w:tc>
      </w:tr>
      <w:tr w:rsidR="00085CF2" w14:paraId="1C16B568" w14:textId="77777777" w:rsidTr="001200B7">
        <w:tc>
          <w:tcPr>
            <w:tcW w:w="1165" w:type="dxa"/>
          </w:tcPr>
          <w:p w14:paraId="085B7623" w14:textId="77777777" w:rsidR="00085CF2" w:rsidRDefault="00085CF2" w:rsidP="001200B7">
            <w:r>
              <w:t>pRB429</w:t>
            </w:r>
          </w:p>
        </w:tc>
        <w:tc>
          <w:tcPr>
            <w:tcW w:w="3150" w:type="dxa"/>
          </w:tcPr>
          <w:p w14:paraId="37CFE060" w14:textId="77777777" w:rsidR="00085CF2" w:rsidRDefault="00085CF2" w:rsidP="001200B7">
            <w:r w:rsidRPr="00FD1C7D">
              <w:t>pRS416_GPD_Usa1_ΔUBL</w:t>
            </w:r>
          </w:p>
        </w:tc>
        <w:tc>
          <w:tcPr>
            <w:tcW w:w="2340" w:type="dxa"/>
          </w:tcPr>
          <w:p w14:paraId="3CDF9D8A" w14:textId="77777777" w:rsidR="00085CF2" w:rsidRDefault="00085CF2" w:rsidP="001200B7">
            <w:r w:rsidRPr="00FD1C7D">
              <w:t>(Δ260-317)</w:t>
            </w:r>
          </w:p>
        </w:tc>
        <w:tc>
          <w:tcPr>
            <w:tcW w:w="1260" w:type="dxa"/>
          </w:tcPr>
          <w:p w14:paraId="69AB88BA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74A9405A" w14:textId="77777777" w:rsidR="00085CF2" w:rsidRDefault="00085CF2" w:rsidP="001200B7">
            <w:r>
              <w:t>4A, 4C, S5B</w:t>
            </w:r>
          </w:p>
        </w:tc>
      </w:tr>
      <w:tr w:rsidR="00085CF2" w14:paraId="034F8E2C" w14:textId="77777777" w:rsidTr="001200B7">
        <w:tc>
          <w:tcPr>
            <w:tcW w:w="1165" w:type="dxa"/>
          </w:tcPr>
          <w:p w14:paraId="2E3A223C" w14:textId="77777777" w:rsidR="00085CF2" w:rsidRPr="00CD0536" w:rsidRDefault="00085CF2" w:rsidP="001200B7">
            <w:r>
              <w:t>pRB</w:t>
            </w:r>
            <w:r w:rsidRPr="00CD0536">
              <w:t>669</w:t>
            </w:r>
          </w:p>
        </w:tc>
        <w:tc>
          <w:tcPr>
            <w:tcW w:w="3150" w:type="dxa"/>
          </w:tcPr>
          <w:p w14:paraId="07402E45" w14:textId="77777777" w:rsidR="00085CF2" w:rsidRPr="00CD0536" w:rsidRDefault="00085CF2" w:rsidP="001200B7">
            <w:r w:rsidRPr="00CD0536">
              <w:t>pRS415_GPD_Usa1_ΔUBL</w:t>
            </w:r>
          </w:p>
        </w:tc>
        <w:tc>
          <w:tcPr>
            <w:tcW w:w="2340" w:type="dxa"/>
          </w:tcPr>
          <w:p w14:paraId="443BB1B5" w14:textId="77777777" w:rsidR="00085CF2" w:rsidRDefault="00085CF2" w:rsidP="001200B7">
            <w:r w:rsidRPr="00FD1C7D">
              <w:t>(Δ260-317)</w:t>
            </w:r>
          </w:p>
        </w:tc>
        <w:tc>
          <w:tcPr>
            <w:tcW w:w="1260" w:type="dxa"/>
          </w:tcPr>
          <w:p w14:paraId="411D3FC6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1A2472A9" w14:textId="77777777" w:rsidR="00085CF2" w:rsidRDefault="00085CF2" w:rsidP="001200B7">
            <w:r>
              <w:t>4B, 4D, S5C, S5D</w:t>
            </w:r>
          </w:p>
        </w:tc>
      </w:tr>
      <w:tr w:rsidR="00085CF2" w14:paraId="535DC889" w14:textId="77777777" w:rsidTr="001200B7">
        <w:tc>
          <w:tcPr>
            <w:tcW w:w="1165" w:type="dxa"/>
          </w:tcPr>
          <w:p w14:paraId="1E0DDA1F" w14:textId="77777777" w:rsidR="00085CF2" w:rsidRPr="00CD0536" w:rsidRDefault="00085CF2" w:rsidP="001200B7">
            <w:r>
              <w:t>pRB</w:t>
            </w:r>
            <w:r w:rsidRPr="00CD0536">
              <w:t>670</w:t>
            </w:r>
          </w:p>
        </w:tc>
        <w:tc>
          <w:tcPr>
            <w:tcW w:w="3150" w:type="dxa"/>
          </w:tcPr>
          <w:p w14:paraId="14758A38" w14:textId="77777777" w:rsidR="00085CF2" w:rsidRPr="00CD0536" w:rsidRDefault="00085CF2" w:rsidP="001200B7">
            <w:r w:rsidRPr="00CD0536">
              <w:t>pRS415_GPD_Usa1</w:t>
            </w:r>
          </w:p>
        </w:tc>
        <w:tc>
          <w:tcPr>
            <w:tcW w:w="2340" w:type="dxa"/>
          </w:tcPr>
          <w:p w14:paraId="7C443E3D" w14:textId="77777777" w:rsidR="00085CF2" w:rsidRDefault="00085CF2" w:rsidP="001200B7"/>
        </w:tc>
        <w:tc>
          <w:tcPr>
            <w:tcW w:w="1260" w:type="dxa"/>
          </w:tcPr>
          <w:p w14:paraId="61149754" w14:textId="77777777" w:rsidR="00085CF2" w:rsidRDefault="00085CF2" w:rsidP="001200B7">
            <w:r w:rsidRPr="00F7589E">
              <w:t>This study</w:t>
            </w:r>
          </w:p>
        </w:tc>
        <w:tc>
          <w:tcPr>
            <w:tcW w:w="1435" w:type="dxa"/>
          </w:tcPr>
          <w:p w14:paraId="6DFE6461" w14:textId="77777777" w:rsidR="00085CF2" w:rsidRDefault="00085CF2" w:rsidP="001200B7">
            <w:r>
              <w:t>4B, 4D, S5C, S5D</w:t>
            </w:r>
          </w:p>
        </w:tc>
      </w:tr>
      <w:tr w:rsidR="00085CF2" w:rsidRPr="000E4DAA" w14:paraId="08010D31" w14:textId="77777777" w:rsidTr="001200B7">
        <w:tc>
          <w:tcPr>
            <w:tcW w:w="1165" w:type="dxa"/>
          </w:tcPr>
          <w:p w14:paraId="4FE30DCE" w14:textId="77777777" w:rsidR="00085CF2" w:rsidRPr="000E4DAA" w:rsidRDefault="00085CF2" w:rsidP="001200B7">
            <w:r w:rsidRPr="000E4DAA">
              <w:t>pRB798</w:t>
            </w:r>
          </w:p>
        </w:tc>
        <w:tc>
          <w:tcPr>
            <w:tcW w:w="3150" w:type="dxa"/>
          </w:tcPr>
          <w:p w14:paraId="5495701A" w14:textId="77777777" w:rsidR="00085CF2" w:rsidRPr="000E4DAA" w:rsidRDefault="00085CF2" w:rsidP="001200B7">
            <w:r w:rsidRPr="000E4DAA">
              <w:t>pRS416_Ubp1_3xV5</w:t>
            </w:r>
          </w:p>
        </w:tc>
        <w:tc>
          <w:tcPr>
            <w:tcW w:w="2340" w:type="dxa"/>
          </w:tcPr>
          <w:p w14:paraId="03FA6E3D" w14:textId="77777777" w:rsidR="00085CF2" w:rsidRPr="000E4DAA" w:rsidRDefault="00085CF2" w:rsidP="001200B7"/>
        </w:tc>
        <w:tc>
          <w:tcPr>
            <w:tcW w:w="1260" w:type="dxa"/>
          </w:tcPr>
          <w:p w14:paraId="3963D701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463C07B9" w14:textId="77777777" w:rsidR="00085CF2" w:rsidRPr="000E4DAA" w:rsidRDefault="00085CF2" w:rsidP="001200B7">
            <w:r w:rsidRPr="000E4DAA">
              <w:t>1G, 2D, S2E, S3A, S3D</w:t>
            </w:r>
          </w:p>
        </w:tc>
      </w:tr>
      <w:tr w:rsidR="00085CF2" w:rsidRPr="000E4DAA" w14:paraId="5B57D4AA" w14:textId="77777777" w:rsidTr="001200B7">
        <w:tc>
          <w:tcPr>
            <w:tcW w:w="1165" w:type="dxa"/>
          </w:tcPr>
          <w:p w14:paraId="2B63C122" w14:textId="77777777" w:rsidR="00085CF2" w:rsidRPr="000E4DAA" w:rsidRDefault="00085CF2" w:rsidP="001200B7">
            <w:r w:rsidRPr="000E4DAA">
              <w:t>pRB799</w:t>
            </w:r>
          </w:p>
        </w:tc>
        <w:tc>
          <w:tcPr>
            <w:tcW w:w="3150" w:type="dxa"/>
          </w:tcPr>
          <w:p w14:paraId="2CF4EEE6" w14:textId="77777777" w:rsidR="00085CF2" w:rsidRPr="000E4DAA" w:rsidRDefault="00085CF2" w:rsidP="001200B7">
            <w:r w:rsidRPr="000E4DAA">
              <w:t>pRS416_GPD_Ubp1_3xV5</w:t>
            </w:r>
          </w:p>
        </w:tc>
        <w:tc>
          <w:tcPr>
            <w:tcW w:w="2340" w:type="dxa"/>
          </w:tcPr>
          <w:p w14:paraId="4B7DB436" w14:textId="77777777" w:rsidR="00085CF2" w:rsidRPr="000E4DAA" w:rsidRDefault="00085CF2" w:rsidP="001200B7"/>
        </w:tc>
        <w:tc>
          <w:tcPr>
            <w:tcW w:w="1260" w:type="dxa"/>
          </w:tcPr>
          <w:p w14:paraId="30776079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6EBCC82A" w14:textId="77777777" w:rsidR="00085CF2" w:rsidRPr="000E4DAA" w:rsidRDefault="00085CF2" w:rsidP="001200B7">
            <w:r w:rsidRPr="000E4DAA">
              <w:t>S3A, S3D</w:t>
            </w:r>
          </w:p>
        </w:tc>
      </w:tr>
      <w:tr w:rsidR="00085CF2" w:rsidRPr="000E4DAA" w14:paraId="77372F49" w14:textId="77777777" w:rsidTr="001200B7">
        <w:tc>
          <w:tcPr>
            <w:tcW w:w="1165" w:type="dxa"/>
          </w:tcPr>
          <w:p w14:paraId="53865CB1" w14:textId="77777777" w:rsidR="00085CF2" w:rsidRPr="000E4DAA" w:rsidRDefault="00085CF2" w:rsidP="001200B7">
            <w:r w:rsidRPr="000E4DAA">
              <w:t>pBGP1</w:t>
            </w:r>
          </w:p>
        </w:tc>
        <w:tc>
          <w:tcPr>
            <w:tcW w:w="3150" w:type="dxa"/>
          </w:tcPr>
          <w:p w14:paraId="649ED175" w14:textId="77777777" w:rsidR="00085CF2" w:rsidRPr="000E4DAA" w:rsidRDefault="00085CF2" w:rsidP="001200B7">
            <w:r w:rsidRPr="000E4DAA">
              <w:t>pRS416_GPD_Hmg2_myc_NR1_GFP</w:t>
            </w:r>
          </w:p>
        </w:tc>
        <w:tc>
          <w:tcPr>
            <w:tcW w:w="2340" w:type="dxa"/>
          </w:tcPr>
          <w:p w14:paraId="3BD66992" w14:textId="77777777" w:rsidR="00085CF2" w:rsidRPr="000E4DAA" w:rsidRDefault="00085CF2" w:rsidP="001200B7"/>
        </w:tc>
        <w:tc>
          <w:tcPr>
            <w:tcW w:w="1260" w:type="dxa"/>
          </w:tcPr>
          <w:p w14:paraId="2B9CC761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389996B3" w14:textId="77777777" w:rsidR="00085CF2" w:rsidRPr="000E4DAA" w:rsidRDefault="00085CF2" w:rsidP="001200B7">
            <w:r w:rsidRPr="000E4DAA">
              <w:t>S5C</w:t>
            </w:r>
          </w:p>
        </w:tc>
      </w:tr>
      <w:tr w:rsidR="00085CF2" w:rsidRPr="000E4DAA" w14:paraId="34C9B869" w14:textId="77777777" w:rsidTr="001200B7">
        <w:tc>
          <w:tcPr>
            <w:tcW w:w="1165" w:type="dxa"/>
          </w:tcPr>
          <w:p w14:paraId="1B1DF0B1" w14:textId="77777777" w:rsidR="00085CF2" w:rsidRPr="000E4DAA" w:rsidRDefault="00085CF2" w:rsidP="001200B7">
            <w:r w:rsidRPr="000E4DAA">
              <w:t>pBGP3</w:t>
            </w:r>
          </w:p>
        </w:tc>
        <w:tc>
          <w:tcPr>
            <w:tcW w:w="3150" w:type="dxa"/>
          </w:tcPr>
          <w:p w14:paraId="66A782CD" w14:textId="77777777" w:rsidR="00085CF2" w:rsidRPr="000E4DAA" w:rsidRDefault="00085CF2" w:rsidP="001200B7">
            <w:r w:rsidRPr="000E4DAA">
              <w:t>pRS416_GPD_Hmg2_GFP</w:t>
            </w:r>
          </w:p>
        </w:tc>
        <w:tc>
          <w:tcPr>
            <w:tcW w:w="2340" w:type="dxa"/>
          </w:tcPr>
          <w:p w14:paraId="4351DDC5" w14:textId="77777777" w:rsidR="00085CF2" w:rsidRPr="000E4DAA" w:rsidRDefault="00085CF2" w:rsidP="001200B7"/>
        </w:tc>
        <w:tc>
          <w:tcPr>
            <w:tcW w:w="1260" w:type="dxa"/>
          </w:tcPr>
          <w:p w14:paraId="36B5AC9A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72AB6835" w14:textId="77777777" w:rsidR="00085CF2" w:rsidRPr="000E4DAA" w:rsidRDefault="00085CF2" w:rsidP="001200B7">
            <w:r w:rsidRPr="000E4DAA">
              <w:t>S3B, S5D</w:t>
            </w:r>
          </w:p>
        </w:tc>
      </w:tr>
      <w:tr w:rsidR="00085CF2" w:rsidRPr="000E4DAA" w14:paraId="4670CA3C" w14:textId="77777777" w:rsidTr="001200B7">
        <w:tc>
          <w:tcPr>
            <w:tcW w:w="1165" w:type="dxa"/>
          </w:tcPr>
          <w:p w14:paraId="39B45110" w14:textId="77777777" w:rsidR="00085CF2" w:rsidRPr="000E4DAA" w:rsidRDefault="00085CF2" w:rsidP="001200B7">
            <w:pPr>
              <w:rPr>
                <w:sz w:val="22"/>
                <w:szCs w:val="22"/>
              </w:rPr>
            </w:pPr>
            <w:r w:rsidRPr="000E4DAA">
              <w:t>pBGP134</w:t>
            </w:r>
          </w:p>
          <w:p w14:paraId="5596A023" w14:textId="77777777" w:rsidR="00085CF2" w:rsidRPr="000E4DAA" w:rsidRDefault="00085CF2" w:rsidP="001200B7"/>
        </w:tc>
        <w:tc>
          <w:tcPr>
            <w:tcW w:w="3150" w:type="dxa"/>
          </w:tcPr>
          <w:p w14:paraId="0E8A49F1" w14:textId="77777777" w:rsidR="00085CF2" w:rsidRPr="000E4DAA" w:rsidRDefault="00085CF2" w:rsidP="001200B7">
            <w:r w:rsidRPr="000E4DAA">
              <w:rPr>
                <w:rFonts w:ascii="Calibri" w:hAnsi="Calibri" w:cs="Calibri"/>
                <w:color w:val="000000"/>
              </w:rPr>
              <w:t>pBGP134_pRS415_GPD_ss-GFPfast-Cpy*-HDEL_pgk1</w:t>
            </w:r>
          </w:p>
        </w:tc>
        <w:tc>
          <w:tcPr>
            <w:tcW w:w="2340" w:type="dxa"/>
          </w:tcPr>
          <w:p w14:paraId="6A435340" w14:textId="77777777" w:rsidR="00085CF2" w:rsidRPr="000E4DAA" w:rsidRDefault="00085CF2" w:rsidP="001200B7"/>
        </w:tc>
        <w:tc>
          <w:tcPr>
            <w:tcW w:w="1260" w:type="dxa"/>
          </w:tcPr>
          <w:p w14:paraId="33DDC100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5D41F56A" w14:textId="77777777" w:rsidR="00085CF2" w:rsidRPr="000E4DAA" w:rsidRDefault="00085CF2" w:rsidP="001200B7">
            <w:r w:rsidRPr="000E4DAA">
              <w:t>S3A</w:t>
            </w:r>
          </w:p>
        </w:tc>
      </w:tr>
      <w:tr w:rsidR="00085CF2" w:rsidRPr="000E4DAA" w14:paraId="156EAA9A" w14:textId="77777777" w:rsidTr="001200B7">
        <w:tc>
          <w:tcPr>
            <w:tcW w:w="1165" w:type="dxa"/>
          </w:tcPr>
          <w:p w14:paraId="700B3AC2" w14:textId="77777777" w:rsidR="00085CF2" w:rsidRPr="000E4DAA" w:rsidRDefault="00085CF2" w:rsidP="001200B7">
            <w:r w:rsidRPr="000E4DAA">
              <w:t>pBGP287</w:t>
            </w:r>
          </w:p>
        </w:tc>
        <w:tc>
          <w:tcPr>
            <w:tcW w:w="3150" w:type="dxa"/>
          </w:tcPr>
          <w:p w14:paraId="79DA11F2" w14:textId="77777777" w:rsidR="00085CF2" w:rsidRPr="000E4DAA" w:rsidRDefault="00085CF2" w:rsidP="001200B7">
            <w:r w:rsidRPr="000E4DAA">
              <w:t>pRS416_Ubp1_TMCue4_3xV5</w:t>
            </w:r>
          </w:p>
        </w:tc>
        <w:tc>
          <w:tcPr>
            <w:tcW w:w="2340" w:type="dxa"/>
          </w:tcPr>
          <w:p w14:paraId="3DEF594A" w14:textId="77777777" w:rsidR="00085CF2" w:rsidRPr="000E4DAA" w:rsidRDefault="00085CF2" w:rsidP="001200B7"/>
        </w:tc>
        <w:tc>
          <w:tcPr>
            <w:tcW w:w="1260" w:type="dxa"/>
          </w:tcPr>
          <w:p w14:paraId="224146C6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3D44DA12" w14:textId="77777777" w:rsidR="00085CF2" w:rsidRPr="000E4DAA" w:rsidRDefault="00085CF2" w:rsidP="001200B7">
            <w:r w:rsidRPr="000E4DAA">
              <w:t>2D</w:t>
            </w:r>
          </w:p>
        </w:tc>
      </w:tr>
      <w:tr w:rsidR="00085CF2" w:rsidRPr="000E4DAA" w14:paraId="05514718" w14:textId="77777777" w:rsidTr="001200B7">
        <w:tc>
          <w:tcPr>
            <w:tcW w:w="1165" w:type="dxa"/>
          </w:tcPr>
          <w:p w14:paraId="5193830D" w14:textId="77777777" w:rsidR="00085CF2" w:rsidRPr="000E4DAA" w:rsidRDefault="00085CF2" w:rsidP="001200B7">
            <w:r w:rsidRPr="000E4DAA">
              <w:t>pBGP290</w:t>
            </w:r>
          </w:p>
        </w:tc>
        <w:tc>
          <w:tcPr>
            <w:tcW w:w="3150" w:type="dxa"/>
          </w:tcPr>
          <w:p w14:paraId="231770E7" w14:textId="77777777" w:rsidR="00085CF2" w:rsidRPr="000E4DAA" w:rsidRDefault="00085CF2" w:rsidP="001200B7">
            <w:r w:rsidRPr="000E4DAA">
              <w:t>pRS416_Ubp1_Δ66_3xV5</w:t>
            </w:r>
          </w:p>
        </w:tc>
        <w:tc>
          <w:tcPr>
            <w:tcW w:w="2340" w:type="dxa"/>
          </w:tcPr>
          <w:p w14:paraId="555305F7" w14:textId="77777777" w:rsidR="00085CF2" w:rsidRPr="000E4DAA" w:rsidRDefault="00085CF2" w:rsidP="001200B7"/>
        </w:tc>
        <w:tc>
          <w:tcPr>
            <w:tcW w:w="1260" w:type="dxa"/>
          </w:tcPr>
          <w:p w14:paraId="6D18A979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662A7181" w14:textId="77777777" w:rsidR="00085CF2" w:rsidRPr="000E4DAA" w:rsidRDefault="00085CF2" w:rsidP="001200B7">
            <w:r w:rsidRPr="000E4DAA">
              <w:t>2D</w:t>
            </w:r>
          </w:p>
        </w:tc>
      </w:tr>
      <w:tr w:rsidR="00085CF2" w:rsidRPr="000E4DAA" w14:paraId="3A1A4B4E" w14:textId="77777777" w:rsidTr="001200B7">
        <w:tc>
          <w:tcPr>
            <w:tcW w:w="1165" w:type="dxa"/>
          </w:tcPr>
          <w:p w14:paraId="1A212668" w14:textId="77777777" w:rsidR="00085CF2" w:rsidRPr="000E4DAA" w:rsidRDefault="00085CF2" w:rsidP="001200B7">
            <w:r w:rsidRPr="000E4DAA">
              <w:t>pBGP291</w:t>
            </w:r>
          </w:p>
        </w:tc>
        <w:tc>
          <w:tcPr>
            <w:tcW w:w="3150" w:type="dxa"/>
          </w:tcPr>
          <w:p w14:paraId="04CB3096" w14:textId="77777777" w:rsidR="00085CF2" w:rsidRPr="000E4DAA" w:rsidRDefault="00085CF2" w:rsidP="001200B7">
            <w:r w:rsidRPr="000E4DAA">
              <w:t>pRS416_Ubp1_Hdomainprebox1_3xV5</w:t>
            </w:r>
          </w:p>
        </w:tc>
        <w:tc>
          <w:tcPr>
            <w:tcW w:w="2340" w:type="dxa"/>
          </w:tcPr>
          <w:p w14:paraId="0213A4F1" w14:textId="77777777" w:rsidR="00085CF2" w:rsidRPr="000E4DAA" w:rsidRDefault="00085CF2" w:rsidP="001200B7"/>
        </w:tc>
        <w:tc>
          <w:tcPr>
            <w:tcW w:w="1260" w:type="dxa"/>
          </w:tcPr>
          <w:p w14:paraId="46AB58BD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3678246D" w14:textId="77777777" w:rsidR="00085CF2" w:rsidRPr="000E4DAA" w:rsidRDefault="00085CF2" w:rsidP="001200B7">
            <w:r w:rsidRPr="000E4DAA">
              <w:t>2D</w:t>
            </w:r>
          </w:p>
        </w:tc>
      </w:tr>
      <w:tr w:rsidR="00085CF2" w:rsidRPr="000E4DAA" w14:paraId="73E16E79" w14:textId="77777777" w:rsidTr="001200B7">
        <w:tc>
          <w:tcPr>
            <w:tcW w:w="1165" w:type="dxa"/>
          </w:tcPr>
          <w:p w14:paraId="1DC7C3C8" w14:textId="77777777" w:rsidR="00085CF2" w:rsidRPr="000E4DAA" w:rsidRDefault="00085CF2" w:rsidP="001200B7">
            <w:r w:rsidRPr="000E4DAA">
              <w:rPr>
                <w:rFonts w:ascii="Calibri" w:hAnsi="Calibri" w:cs="Calibri"/>
              </w:rPr>
              <w:t>pBGP292</w:t>
            </w:r>
          </w:p>
        </w:tc>
        <w:tc>
          <w:tcPr>
            <w:tcW w:w="3150" w:type="dxa"/>
          </w:tcPr>
          <w:p w14:paraId="13AE9E56" w14:textId="77777777" w:rsidR="00085CF2" w:rsidRPr="000E4DAA" w:rsidRDefault="00085CF2" w:rsidP="001200B7">
            <w:r w:rsidRPr="000E4DAA">
              <w:rPr>
                <w:rFonts w:ascii="Calibri" w:hAnsi="Calibri" w:cs="Calibri"/>
              </w:rPr>
              <w:t>pRS415_Ubp1</w:t>
            </w:r>
          </w:p>
        </w:tc>
        <w:tc>
          <w:tcPr>
            <w:tcW w:w="2340" w:type="dxa"/>
          </w:tcPr>
          <w:p w14:paraId="2CFCF214" w14:textId="77777777" w:rsidR="00085CF2" w:rsidRPr="000E4DAA" w:rsidRDefault="00085CF2" w:rsidP="001200B7"/>
        </w:tc>
        <w:tc>
          <w:tcPr>
            <w:tcW w:w="1260" w:type="dxa"/>
          </w:tcPr>
          <w:p w14:paraId="7EDFC2E0" w14:textId="77777777" w:rsidR="00085CF2" w:rsidRPr="000E4DAA" w:rsidRDefault="00085CF2" w:rsidP="001200B7">
            <w:r w:rsidRPr="000E4DAA">
              <w:t>This study</w:t>
            </w:r>
          </w:p>
        </w:tc>
        <w:tc>
          <w:tcPr>
            <w:tcW w:w="1435" w:type="dxa"/>
          </w:tcPr>
          <w:p w14:paraId="694414DE" w14:textId="77777777" w:rsidR="00085CF2" w:rsidRPr="000E4DAA" w:rsidRDefault="00085CF2" w:rsidP="001200B7">
            <w:r w:rsidRPr="000E4DAA">
              <w:t>S3B-C</w:t>
            </w:r>
          </w:p>
        </w:tc>
      </w:tr>
      <w:tr w:rsidR="00085CF2" w:rsidRPr="000E4DAA" w14:paraId="5E05FDE7" w14:textId="77777777" w:rsidTr="001200B7">
        <w:tc>
          <w:tcPr>
            <w:tcW w:w="1165" w:type="dxa"/>
          </w:tcPr>
          <w:p w14:paraId="2A581264" w14:textId="77777777" w:rsidR="00085CF2" w:rsidRPr="000E4DAA" w:rsidRDefault="00085CF2" w:rsidP="00085CF2">
            <w:r w:rsidRPr="000E4DAA">
              <w:t>pRB296</w:t>
            </w:r>
          </w:p>
        </w:tc>
        <w:tc>
          <w:tcPr>
            <w:tcW w:w="3150" w:type="dxa"/>
          </w:tcPr>
          <w:p w14:paraId="0FC658AD" w14:textId="77777777" w:rsidR="00085CF2" w:rsidRPr="000E4DAA" w:rsidRDefault="00085CF2" w:rsidP="00085CF2">
            <w:r w:rsidRPr="000E4DAA">
              <w:t>pRS315_CPY*_3xHA</w:t>
            </w:r>
          </w:p>
        </w:tc>
        <w:tc>
          <w:tcPr>
            <w:tcW w:w="2340" w:type="dxa"/>
          </w:tcPr>
          <w:p w14:paraId="4744B03A" w14:textId="77777777" w:rsidR="00085CF2" w:rsidRPr="000E4DAA" w:rsidRDefault="00085CF2" w:rsidP="00085CF2"/>
        </w:tc>
        <w:tc>
          <w:tcPr>
            <w:tcW w:w="1260" w:type="dxa"/>
          </w:tcPr>
          <w:p w14:paraId="31297092" w14:textId="283F604E" w:rsidR="00085CF2" w:rsidRPr="000E4DAA" w:rsidRDefault="00085CF2" w:rsidP="00085CF2">
            <w:r>
              <w:fldChar w:fldCharType="begin"/>
            </w:r>
            <w:r>
              <w:instrText xml:space="preserve"> ADDIN EN.CITE &lt;EndNote&gt;&lt;Cite&gt;&lt;Author&gt;Baldridge&lt;/Author&gt;&lt;Year&gt;2016&lt;/Year&gt;&lt;RecNum&gt;779&lt;/RecNum&gt;&lt;DisplayText&gt;(Baldridge and Rapoport, 2016)&lt;/DisplayText&gt;&lt;record&gt;&lt;rec-number&gt;779&lt;/rec-number&gt;&lt;foreign-keys&gt;&lt;key app="EN" db-id="exppdez9oe0zspespttvxxfuafzeeww2vvf9" timestamp="1505186422"&gt;779&lt;/key&gt;&lt;/foreign-keys&gt;&lt;ref-type name="Journal Article"&gt;17&lt;/ref-type&gt;&lt;contributors&gt;&lt;authors&gt;&lt;author&gt;Baldridge, Ryan D.&lt;/author&gt;&lt;author&gt;Rapoport, Tom A.&lt;/author&gt;&lt;/authors&gt;&lt;/contributors&gt;&lt;titles&gt;&lt;title&gt;Autoubiquitination of the Hrd1 Ligase Triggers Protein Retrotranslocation in ERAD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94-407&lt;/pages&gt;&lt;volume&gt;166&lt;/volume&gt;&lt;number&gt;2&lt;/number&gt;&lt;dates&gt;&lt;year&gt;2016&lt;/year&gt;&lt;/dates&gt;&lt;isbn&gt;1097-4172&lt;/isbn&gt;&lt;work-type&gt;10.1016/j.cell.2016.05.048&lt;/work-type&gt;&lt;urls&gt;&lt;related-urls&gt;&lt;url&gt;http://eutils.ncbi.nlm.nih.gov/entrez/eutils/elink.fcgi?dbfrom=pubmed&amp;amp;id=27321670&amp;amp;retmode=ref&amp;amp;cmd=prlinks&lt;/url&gt;&lt;url&gt;https://www.ncbi.nlm.nih.gov/pmc/articles/PMC4946995/pdf/nihms788558.pdf&lt;/url&gt;&lt;/related-urls&gt;&lt;/urls&gt;&lt;custom2&gt;PMC4946995&lt;/custom2&gt;&lt;custom6&gt;NIHMS788558&lt;/custom6&gt;&lt;electronic-resource-num&gt;10.1016/j.cell.2016.05.0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aldridge and Rapoport, 2016)</w:t>
            </w:r>
            <w:r>
              <w:fldChar w:fldCharType="end"/>
            </w:r>
          </w:p>
        </w:tc>
        <w:tc>
          <w:tcPr>
            <w:tcW w:w="1435" w:type="dxa"/>
          </w:tcPr>
          <w:p w14:paraId="1DD0602A" w14:textId="77777777" w:rsidR="00085CF2" w:rsidRPr="000E4DAA" w:rsidRDefault="00085CF2" w:rsidP="00085CF2">
            <w:r w:rsidRPr="000E4DAA">
              <w:t>1H, S3D, S5B</w:t>
            </w:r>
          </w:p>
        </w:tc>
      </w:tr>
      <w:tr w:rsidR="00085CF2" w:rsidRPr="000E4DAA" w14:paraId="28C2DFDD" w14:textId="77777777" w:rsidTr="001200B7">
        <w:tc>
          <w:tcPr>
            <w:tcW w:w="1165" w:type="dxa"/>
          </w:tcPr>
          <w:p w14:paraId="26EA6E2C" w14:textId="77777777" w:rsidR="00085CF2" w:rsidRPr="000E4DAA" w:rsidRDefault="00085CF2" w:rsidP="00085CF2">
            <w:r w:rsidRPr="000E4DAA">
              <w:t>pRB666</w:t>
            </w:r>
          </w:p>
        </w:tc>
        <w:tc>
          <w:tcPr>
            <w:tcW w:w="3150" w:type="dxa"/>
          </w:tcPr>
          <w:p w14:paraId="0A914D01" w14:textId="77777777" w:rsidR="00085CF2" w:rsidRPr="000E4DAA" w:rsidRDefault="00085CF2" w:rsidP="00085CF2">
            <w:r w:rsidRPr="000E4DAA">
              <w:t>pRS416_Ubp1</w:t>
            </w:r>
          </w:p>
        </w:tc>
        <w:tc>
          <w:tcPr>
            <w:tcW w:w="2340" w:type="dxa"/>
          </w:tcPr>
          <w:p w14:paraId="0343C9A0" w14:textId="77777777" w:rsidR="00085CF2" w:rsidRPr="000E4DAA" w:rsidRDefault="00085CF2" w:rsidP="00085CF2"/>
        </w:tc>
        <w:tc>
          <w:tcPr>
            <w:tcW w:w="1260" w:type="dxa"/>
          </w:tcPr>
          <w:p w14:paraId="5A9AC3AF" w14:textId="77777777" w:rsidR="00085CF2" w:rsidRPr="000E4DAA" w:rsidRDefault="00085CF2" w:rsidP="00085CF2">
            <w:r w:rsidRPr="000E4DAA">
              <w:t>This study</w:t>
            </w:r>
          </w:p>
        </w:tc>
        <w:tc>
          <w:tcPr>
            <w:tcW w:w="1435" w:type="dxa"/>
          </w:tcPr>
          <w:p w14:paraId="7E51F221" w14:textId="77777777" w:rsidR="00085CF2" w:rsidRPr="000E4DAA" w:rsidRDefault="00085CF2" w:rsidP="00085CF2">
            <w:r w:rsidRPr="000E4DAA">
              <w:t>1H, 4D</w:t>
            </w:r>
          </w:p>
        </w:tc>
      </w:tr>
      <w:tr w:rsidR="00085CF2" w:rsidRPr="000E4DAA" w14:paraId="7A302099" w14:textId="77777777" w:rsidTr="001200B7">
        <w:tc>
          <w:tcPr>
            <w:tcW w:w="1165" w:type="dxa"/>
          </w:tcPr>
          <w:p w14:paraId="5712EF22" w14:textId="77777777" w:rsidR="00085CF2" w:rsidRPr="000E4DAA" w:rsidRDefault="00085CF2" w:rsidP="00085CF2">
            <w:r w:rsidRPr="000E4DAA">
              <w:t>pBGP170</w:t>
            </w:r>
          </w:p>
        </w:tc>
        <w:tc>
          <w:tcPr>
            <w:tcW w:w="3150" w:type="dxa"/>
          </w:tcPr>
          <w:p w14:paraId="0C6CE0FE" w14:textId="77777777" w:rsidR="00085CF2" w:rsidRPr="000E4DAA" w:rsidRDefault="00085CF2" w:rsidP="00085CF2">
            <w:r w:rsidRPr="000E4DAA">
              <w:t>pRS415_Orm2_3xFlag</w:t>
            </w:r>
          </w:p>
        </w:tc>
        <w:tc>
          <w:tcPr>
            <w:tcW w:w="2340" w:type="dxa"/>
          </w:tcPr>
          <w:p w14:paraId="48002A7E" w14:textId="77777777" w:rsidR="00085CF2" w:rsidRPr="000E4DAA" w:rsidRDefault="00085CF2" w:rsidP="00085CF2"/>
        </w:tc>
        <w:tc>
          <w:tcPr>
            <w:tcW w:w="1260" w:type="dxa"/>
          </w:tcPr>
          <w:p w14:paraId="496B02C8" w14:textId="77777777" w:rsidR="00085CF2" w:rsidRPr="000E4DAA" w:rsidRDefault="00085CF2" w:rsidP="00085CF2">
            <w:r w:rsidRPr="000E4DAA">
              <w:t>This study</w:t>
            </w:r>
          </w:p>
        </w:tc>
        <w:tc>
          <w:tcPr>
            <w:tcW w:w="1435" w:type="dxa"/>
          </w:tcPr>
          <w:p w14:paraId="295698C9" w14:textId="77777777" w:rsidR="00085CF2" w:rsidRPr="000E4DAA" w:rsidRDefault="00085CF2" w:rsidP="00085CF2">
            <w:r w:rsidRPr="000E4DAA">
              <w:t>1G, 2E, S2E</w:t>
            </w:r>
          </w:p>
        </w:tc>
      </w:tr>
      <w:tr w:rsidR="00085CF2" w:rsidRPr="000E4DAA" w14:paraId="26908395" w14:textId="77777777" w:rsidTr="001200B7">
        <w:tc>
          <w:tcPr>
            <w:tcW w:w="1165" w:type="dxa"/>
          </w:tcPr>
          <w:p w14:paraId="235F75A9" w14:textId="77777777" w:rsidR="00085CF2" w:rsidRPr="000E4DAA" w:rsidRDefault="00085CF2" w:rsidP="00085CF2">
            <w:r w:rsidRPr="000E4DAA">
              <w:t>pRB667</w:t>
            </w:r>
          </w:p>
        </w:tc>
        <w:tc>
          <w:tcPr>
            <w:tcW w:w="3150" w:type="dxa"/>
          </w:tcPr>
          <w:p w14:paraId="20319369" w14:textId="77777777" w:rsidR="00085CF2" w:rsidRPr="000E4DAA" w:rsidRDefault="00085CF2" w:rsidP="00085CF2">
            <w:r w:rsidRPr="000E4DAA">
              <w:t>pRS415_GPD_Ubp1</w:t>
            </w:r>
          </w:p>
        </w:tc>
        <w:tc>
          <w:tcPr>
            <w:tcW w:w="2340" w:type="dxa"/>
          </w:tcPr>
          <w:p w14:paraId="28F0F3C5" w14:textId="77777777" w:rsidR="00085CF2" w:rsidRPr="000E4DAA" w:rsidRDefault="00085CF2" w:rsidP="00085CF2"/>
        </w:tc>
        <w:tc>
          <w:tcPr>
            <w:tcW w:w="1260" w:type="dxa"/>
          </w:tcPr>
          <w:p w14:paraId="3EC49120" w14:textId="77777777" w:rsidR="00085CF2" w:rsidRPr="000E4DAA" w:rsidRDefault="00085CF2" w:rsidP="00085CF2">
            <w:r w:rsidRPr="000E4DAA">
              <w:t>This study</w:t>
            </w:r>
          </w:p>
        </w:tc>
        <w:tc>
          <w:tcPr>
            <w:tcW w:w="1435" w:type="dxa"/>
          </w:tcPr>
          <w:p w14:paraId="16005A2F" w14:textId="77777777" w:rsidR="00085CF2" w:rsidRPr="000E4DAA" w:rsidRDefault="00085CF2" w:rsidP="00085CF2">
            <w:r w:rsidRPr="000E4DAA">
              <w:t>S5C, S5D</w:t>
            </w:r>
          </w:p>
        </w:tc>
      </w:tr>
      <w:tr w:rsidR="00085CF2" w:rsidRPr="000E4DAA" w14:paraId="3F383D3F" w14:textId="77777777" w:rsidTr="001200B7">
        <w:tc>
          <w:tcPr>
            <w:tcW w:w="1165" w:type="dxa"/>
          </w:tcPr>
          <w:p w14:paraId="1114C20D" w14:textId="77777777" w:rsidR="00085CF2" w:rsidRPr="000E4DAA" w:rsidRDefault="00085CF2" w:rsidP="00085CF2">
            <w:r w:rsidRPr="000E4DAA">
              <w:t>pRB668</w:t>
            </w:r>
          </w:p>
        </w:tc>
        <w:tc>
          <w:tcPr>
            <w:tcW w:w="3150" w:type="dxa"/>
          </w:tcPr>
          <w:p w14:paraId="646514CF" w14:textId="77777777" w:rsidR="00085CF2" w:rsidRPr="000E4DAA" w:rsidRDefault="00085CF2" w:rsidP="00085CF2">
            <w:r w:rsidRPr="000E4DAA">
              <w:t>pRS415_GPD_Ubp1_C110S</w:t>
            </w:r>
          </w:p>
        </w:tc>
        <w:tc>
          <w:tcPr>
            <w:tcW w:w="2340" w:type="dxa"/>
          </w:tcPr>
          <w:p w14:paraId="14DC29DC" w14:textId="77777777" w:rsidR="00085CF2" w:rsidRPr="000E4DAA" w:rsidRDefault="00085CF2" w:rsidP="00085CF2"/>
        </w:tc>
        <w:tc>
          <w:tcPr>
            <w:tcW w:w="1260" w:type="dxa"/>
          </w:tcPr>
          <w:p w14:paraId="5D3E9C89" w14:textId="77777777" w:rsidR="00085CF2" w:rsidRPr="000E4DAA" w:rsidRDefault="00085CF2" w:rsidP="00085CF2">
            <w:r w:rsidRPr="000E4DAA">
              <w:t>This study</w:t>
            </w:r>
          </w:p>
        </w:tc>
        <w:tc>
          <w:tcPr>
            <w:tcW w:w="1435" w:type="dxa"/>
          </w:tcPr>
          <w:p w14:paraId="460815C7" w14:textId="77777777" w:rsidR="00085CF2" w:rsidRPr="000E4DAA" w:rsidRDefault="00085CF2" w:rsidP="00085CF2">
            <w:r w:rsidRPr="000E4DAA">
              <w:t>S5C, S5D</w:t>
            </w:r>
          </w:p>
        </w:tc>
      </w:tr>
    </w:tbl>
    <w:p w14:paraId="6B927E70" w14:textId="77777777" w:rsidR="00085CF2" w:rsidRPr="00A53ADB" w:rsidRDefault="00085CF2" w:rsidP="00085CF2">
      <w:pPr>
        <w:spacing w:line="360" w:lineRule="auto"/>
      </w:pPr>
      <w:r w:rsidRPr="000E4DAA">
        <w:fldChar w:fldCharType="begin"/>
      </w:r>
      <w:r w:rsidRPr="000E4DAA">
        <w:instrText xml:space="preserve"> ADDIN </w:instrText>
      </w:r>
      <w:r w:rsidRPr="000E4DAA">
        <w:fldChar w:fldCharType="end"/>
      </w:r>
    </w:p>
    <w:p w14:paraId="7CD3FA06" w14:textId="77777777" w:rsidR="00EF730A" w:rsidRDefault="00EF730A">
      <w:bookmarkStart w:id="0" w:name="_GoBack"/>
      <w:bookmarkEnd w:id="0"/>
    </w:p>
    <w:sectPr w:rsidR="00EF730A" w:rsidSect="00296154">
      <w:footerReference w:type="even" r:id="rId4"/>
      <w:footerReference w:type="default" r:id="rId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Roboto Light"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0985BF" w14:textId="77777777" w:rsidR="00646B6B" w:rsidRDefault="00085CF2" w:rsidP="002961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E5CE259" w14:textId="77777777" w:rsidR="00646B6B" w:rsidRDefault="00085CF2" w:rsidP="00AC05C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092772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D63727" w14:textId="77777777" w:rsidR="00646B6B" w:rsidRDefault="00085CF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0EA9C9" w14:textId="77777777" w:rsidR="00646B6B" w:rsidRPr="00070263" w:rsidRDefault="00085CF2" w:rsidP="00AC05CB">
    <w:pPr>
      <w:pStyle w:val="Footer"/>
      <w:ind w:right="360"/>
      <w:jc w:val="right"/>
      <w:rPr>
        <w:rFonts w:ascii="Calibri" w:hAnsi="Calibri" w:cs="Calibri"/>
        <w:sz w:val="20"/>
      </w:rPr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5CF2"/>
    <w:rsid w:val="00085CF2"/>
    <w:rsid w:val="00947BD1"/>
    <w:rsid w:val="00B01FC4"/>
    <w:rsid w:val="00EF73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72E32E"/>
  <w15:chartTrackingRefBased/>
  <w15:docId w15:val="{29EBD3FE-4775-4875-AB03-F1407EBEE3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Roboto Light" w:eastAsiaTheme="minorHAnsi" w:hAnsi="Roboto Light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5CF2"/>
    <w:pPr>
      <w:spacing w:after="0" w:line="240" w:lineRule="auto"/>
    </w:pPr>
    <w:rPr>
      <w:rFonts w:asciiTheme="minorHAnsi" w:hAnsiTheme="minorHAnsi" w:cstheme="minorBidi"/>
      <w:sz w:val="24"/>
      <w:szCs w:val="24"/>
    </w:rPr>
  </w:style>
  <w:style w:type="paragraph" w:styleId="Heading1">
    <w:name w:val="heading 1"/>
    <w:aliases w:val="Lab Heading 1"/>
    <w:basedOn w:val="Normal"/>
    <w:next w:val="Normal"/>
    <w:link w:val="Heading1Char"/>
    <w:uiPriority w:val="9"/>
    <w:qFormat/>
    <w:rsid w:val="00947BD1"/>
    <w:pPr>
      <w:keepNext/>
      <w:keepLines/>
      <w:spacing w:before="240"/>
      <w:outlineLvl w:val="0"/>
    </w:pPr>
    <w:rPr>
      <w:rFonts w:ascii="Roboto Light" w:eastAsiaTheme="majorEastAsia" w:hAnsi="Roboto Light" w:cstheme="majorBidi"/>
      <w:b/>
      <w:szCs w:val="32"/>
      <w:u w:val="single"/>
    </w:rPr>
  </w:style>
  <w:style w:type="paragraph" w:styleId="Heading2">
    <w:name w:val="heading 2"/>
    <w:aliases w:val="Lab Heading 2"/>
    <w:basedOn w:val="NormalWeb"/>
    <w:next w:val="Normal"/>
    <w:link w:val="Heading2Char"/>
    <w:uiPriority w:val="9"/>
    <w:unhideWhenUsed/>
    <w:qFormat/>
    <w:rsid w:val="00947BD1"/>
    <w:pPr>
      <w:spacing w:after="0" w:line="240" w:lineRule="auto"/>
      <w:outlineLvl w:val="1"/>
    </w:pPr>
    <w:rPr>
      <w:rFonts w:ascii="Roboto Light" w:eastAsia="Times New Roman" w:hAnsi="Roboto Light" w:cs="Calibri"/>
      <w:b/>
      <w:sz w:val="22"/>
      <w:szCs w:val="22"/>
    </w:rPr>
  </w:style>
  <w:style w:type="paragraph" w:styleId="Heading3">
    <w:name w:val="heading 3"/>
    <w:aliases w:val="Lab Heading 3"/>
    <w:basedOn w:val="Normal"/>
    <w:next w:val="Normal"/>
    <w:link w:val="Heading3Char"/>
    <w:uiPriority w:val="9"/>
    <w:unhideWhenUsed/>
    <w:qFormat/>
    <w:rsid w:val="00B01FC4"/>
    <w:pPr>
      <w:keepNext/>
      <w:keepLines/>
      <w:spacing w:before="40" w:line="259" w:lineRule="auto"/>
      <w:outlineLvl w:val="2"/>
    </w:pPr>
    <w:rPr>
      <w:rFonts w:ascii="Roboto Light" w:eastAsiaTheme="majorEastAsia" w:hAnsi="Roboto Light" w:cstheme="majorBid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Lab Heading 1 Char"/>
    <w:basedOn w:val="DefaultParagraphFont"/>
    <w:link w:val="Heading1"/>
    <w:uiPriority w:val="9"/>
    <w:rsid w:val="00947BD1"/>
    <w:rPr>
      <w:rFonts w:eastAsiaTheme="majorEastAsia" w:cstheme="majorBidi"/>
      <w:b/>
      <w:sz w:val="24"/>
      <w:szCs w:val="32"/>
      <w:u w:val="single"/>
    </w:rPr>
  </w:style>
  <w:style w:type="character" w:customStyle="1" w:styleId="Heading2Char">
    <w:name w:val="Heading 2 Char"/>
    <w:aliases w:val="Lab Heading 2 Char"/>
    <w:basedOn w:val="DefaultParagraphFont"/>
    <w:link w:val="Heading2"/>
    <w:uiPriority w:val="9"/>
    <w:rsid w:val="00947BD1"/>
    <w:rPr>
      <w:rFonts w:eastAsia="Times New Roman"/>
      <w:b/>
    </w:rPr>
  </w:style>
  <w:style w:type="paragraph" w:styleId="NormalWeb">
    <w:name w:val="Normal (Web)"/>
    <w:basedOn w:val="Normal"/>
    <w:uiPriority w:val="99"/>
    <w:semiHidden/>
    <w:unhideWhenUsed/>
    <w:rsid w:val="00947BD1"/>
    <w:pPr>
      <w:spacing w:after="160" w:line="259" w:lineRule="auto"/>
    </w:pPr>
    <w:rPr>
      <w:rFonts w:ascii="Times New Roman" w:hAnsi="Times New Roman" w:cs="Times New Roman"/>
    </w:rPr>
  </w:style>
  <w:style w:type="paragraph" w:styleId="NoSpacing">
    <w:name w:val="No Spacing"/>
    <w:aliases w:val="Lab Document"/>
    <w:basedOn w:val="Normal"/>
    <w:next w:val="Normal"/>
    <w:uiPriority w:val="1"/>
    <w:qFormat/>
    <w:rsid w:val="00947BD1"/>
    <w:rPr>
      <w:rFonts w:ascii="Roboto Light" w:eastAsiaTheme="minorEastAsia" w:hAnsi="Roboto Light"/>
      <w:sz w:val="22"/>
    </w:rPr>
  </w:style>
  <w:style w:type="character" w:customStyle="1" w:styleId="Heading3Char">
    <w:name w:val="Heading 3 Char"/>
    <w:aliases w:val="Lab Heading 3 Char"/>
    <w:basedOn w:val="DefaultParagraphFont"/>
    <w:link w:val="Heading3"/>
    <w:uiPriority w:val="9"/>
    <w:rsid w:val="00B01FC4"/>
    <w:rPr>
      <w:rFonts w:eastAsiaTheme="majorEastAsia" w:cstheme="majorBidi"/>
      <w:szCs w:val="24"/>
    </w:rPr>
  </w:style>
  <w:style w:type="paragraph" w:styleId="Footer">
    <w:name w:val="footer"/>
    <w:basedOn w:val="Normal"/>
    <w:link w:val="FooterChar"/>
    <w:uiPriority w:val="99"/>
    <w:unhideWhenUsed/>
    <w:rsid w:val="00085CF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85CF2"/>
    <w:rPr>
      <w:rFonts w:asciiTheme="minorHAnsi" w:hAnsiTheme="minorHAnsi" w:cstheme="minorBidi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085CF2"/>
  </w:style>
  <w:style w:type="table" w:styleId="TableGrid">
    <w:name w:val="Table Grid"/>
    <w:basedOn w:val="TableNormal"/>
    <w:uiPriority w:val="39"/>
    <w:rsid w:val="00085CF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795</Words>
  <Characters>15936</Characters>
  <Application>Microsoft Office Word</Application>
  <DocSecurity>0</DocSecurity>
  <Lines>132</Lines>
  <Paragraphs>37</Paragraphs>
  <ScaleCrop>false</ScaleCrop>
  <Company/>
  <LinksUpToDate>false</LinksUpToDate>
  <CharactersWithSpaces>18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Baldridge</dc:creator>
  <cp:keywords/>
  <dc:description/>
  <cp:lastModifiedBy>Ryan Baldridge</cp:lastModifiedBy>
  <cp:revision>1</cp:revision>
  <dcterms:created xsi:type="dcterms:W3CDTF">2019-11-07T20:37:00Z</dcterms:created>
  <dcterms:modified xsi:type="dcterms:W3CDTF">2019-11-07T20:38:00Z</dcterms:modified>
</cp:coreProperties>
</file>